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5D39E4" w:rsidP="00752119">
      <w:pPr>
        <w:pStyle w:val="ListParagraph"/>
        <w:numPr>
          <w:ilvl w:val="0"/>
          <w:numId w:val="1"/>
        </w:numPr>
      </w:pPr>
      <w:hyperlink r:id="rId6" w:history="1">
        <w:r w:rsidR="00752119" w:rsidRPr="00752119">
          <w:rPr>
            <w:rStyle w:val="Hyperlink"/>
          </w:rPr>
          <w:t>Journal of Otolaryngology - Head &amp; Neck Surgery</w:t>
        </w:r>
      </w:hyperlink>
    </w:p>
    <w:p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rsidR="00B4071D" w:rsidRDefault="00B4071D" w:rsidP="00B4071D">
      <w:pPr>
        <w:pStyle w:val="ListParagraph"/>
      </w:pPr>
    </w:p>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AA3FC3" w:rsidRDefault="00AA3FC3" w:rsidP="00AA3FC3">
      <w:pPr>
        <w:pStyle w:val="ListParagraph"/>
      </w:pPr>
    </w:p>
    <w:p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5D39E4">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D39E4">
        <w:fldChar w:fldCharType="separate"/>
      </w:r>
      <w:r w:rsidR="005463E8" w:rsidRPr="005463E8">
        <w:rPr>
          <w:noProof/>
        </w:rPr>
        <w:t>[1]</w:t>
      </w:r>
      <w:r w:rsidR="005D39E4">
        <w:fldChar w:fldCharType="end"/>
      </w:r>
      <w:r w:rsidR="005D39E4">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5D39E4">
        <w:fldChar w:fldCharType="separate"/>
      </w:r>
      <w:r w:rsidR="005463E8" w:rsidRPr="005463E8">
        <w:rPr>
          <w:noProof/>
        </w:rPr>
        <w:t>[2]</w:t>
      </w:r>
      <w:r w:rsidR="005D39E4">
        <w:fldChar w:fldCharType="end"/>
      </w:r>
      <w:r w:rsidR="005D39E4">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5D39E4">
        <w:rPr>
          <w:rFonts w:cs="Arial"/>
        </w:rPr>
        <w:fldChar w:fldCharType="separate"/>
      </w:r>
      <w:r w:rsidR="00A440DB" w:rsidRPr="00A440DB">
        <w:rPr>
          <w:rFonts w:cs="Arial"/>
          <w:noProof/>
        </w:rPr>
        <w:t>[3]</w:t>
      </w:r>
      <w:r w:rsidR="005D39E4">
        <w:rPr>
          <w:rFonts w:cs="Arial"/>
        </w:rPr>
        <w:fldChar w:fldCharType="end"/>
      </w:r>
      <w:r w:rsidR="005D39E4">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D39E4">
        <w:fldChar w:fldCharType="separate"/>
      </w:r>
      <w:r w:rsidR="00866A1C" w:rsidRPr="00866A1C">
        <w:rPr>
          <w:noProof/>
        </w:rPr>
        <w:t>[4]</w:t>
      </w:r>
      <w:r w:rsidR="005D39E4">
        <w:fldChar w:fldCharType="end"/>
      </w:r>
      <w:r>
        <w:t>. As well, the endoscope allows visualization</w:t>
      </w:r>
      <w:r w:rsidR="005463E8">
        <w:t xml:space="preserve"> past the shaft of the instrument, such as the drill, which is a problem during microscopic surgery</w:t>
      </w:r>
      <w:r w:rsidR="005D39E4">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D39E4">
        <w:fldChar w:fldCharType="separate"/>
      </w:r>
      <w:r w:rsidR="00866A1C" w:rsidRPr="00866A1C">
        <w:rPr>
          <w:noProof/>
        </w:rPr>
        <w:t>[5]</w:t>
      </w:r>
      <w:r w:rsidR="005D39E4">
        <w:fldChar w:fldCharType="end"/>
      </w:r>
      <w:r w:rsidR="005463E8">
        <w:t xml:space="preserve">. </w:t>
      </w:r>
    </w:p>
    <w:p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5D39E4">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D39E4">
        <w:rPr>
          <w:rFonts w:cs="Times New Roman"/>
          <w:lang w:val="en-CA"/>
        </w:rPr>
        <w:fldChar w:fldCharType="separate"/>
      </w:r>
      <w:r w:rsidR="00866A1C" w:rsidRPr="00866A1C">
        <w:rPr>
          <w:rFonts w:cs="Times New Roman"/>
          <w:noProof/>
          <w:lang w:val="en-CA"/>
        </w:rPr>
        <w:t>[6]</w:t>
      </w:r>
      <w:r w:rsidR="005D39E4">
        <w:rPr>
          <w:rFonts w:cs="Times New Roman"/>
          <w:lang w:val="en-CA"/>
        </w:rPr>
        <w:fldChar w:fldCharType="end"/>
      </w:r>
      <w:r w:rsidR="005D39E4">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5D39E4">
        <w:rPr>
          <w:rFonts w:eastAsia="Times New Roman"/>
        </w:rPr>
        <w:fldChar w:fldCharType="separate"/>
      </w:r>
      <w:r w:rsidR="00866A1C" w:rsidRPr="00866A1C">
        <w:rPr>
          <w:rFonts w:eastAsia="Times New Roman"/>
          <w:noProof/>
        </w:rPr>
        <w:t>[7]</w:t>
      </w:r>
      <w:r w:rsidR="005D39E4">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5D39E4">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D39E4">
        <w:rPr>
          <w:rFonts w:cs="Times New Roman"/>
          <w:lang w:val="en-CA"/>
        </w:rPr>
        <w:fldChar w:fldCharType="separate"/>
      </w:r>
      <w:r w:rsidR="00866A1C" w:rsidRPr="00866A1C">
        <w:rPr>
          <w:rFonts w:cs="Times New Roman"/>
          <w:noProof/>
          <w:lang w:val="en-CA"/>
        </w:rPr>
        <w:t>[6]</w:t>
      </w:r>
      <w:r w:rsidR="005D39E4">
        <w:rPr>
          <w:rFonts w:cs="Times New Roman"/>
          <w:lang w:val="en-CA"/>
        </w:rPr>
        <w:fldChar w:fldCharType="end"/>
      </w:r>
      <w:r w:rsidR="005D39E4">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D39E4">
        <w:rPr>
          <w:rFonts w:cs="Times New Roman"/>
          <w:lang w:val="en-CA"/>
        </w:rPr>
        <w:fldChar w:fldCharType="separate"/>
      </w:r>
      <w:r w:rsidR="00876325" w:rsidRPr="00876325">
        <w:rPr>
          <w:rFonts w:cs="Times New Roman"/>
          <w:noProof/>
          <w:lang w:val="en-CA"/>
        </w:rPr>
        <w:t>[8]</w:t>
      </w:r>
      <w:r w:rsidR="005D39E4">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5D39E4">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D39E4">
        <w:rPr>
          <w:rFonts w:eastAsia="Times New Roman"/>
        </w:rPr>
        <w:fldChar w:fldCharType="separate"/>
      </w:r>
      <w:r w:rsidR="00876325" w:rsidRPr="00876325">
        <w:rPr>
          <w:rFonts w:eastAsia="Times New Roman"/>
          <w:noProof/>
        </w:rPr>
        <w:t>[8]</w:t>
      </w:r>
      <w:r w:rsidR="005D39E4">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5D39E4">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5D39E4">
        <w:rPr>
          <w:rFonts w:eastAsia="Times New Roman"/>
        </w:rPr>
        <w:fldChar w:fldCharType="separate"/>
      </w:r>
      <w:r w:rsidR="00876325" w:rsidRPr="00876325">
        <w:rPr>
          <w:rFonts w:eastAsia="Times New Roman"/>
          <w:noProof/>
        </w:rPr>
        <w:t>[9]</w:t>
      </w:r>
      <w:r w:rsidR="005D39E4">
        <w:rPr>
          <w:rFonts w:eastAsia="Times New Roman"/>
        </w:rPr>
        <w:fldChar w:fldCharType="end"/>
      </w:r>
      <w:r w:rsidR="005D39E4">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D39E4">
        <w:rPr>
          <w:rFonts w:eastAsia="Times New Roman"/>
        </w:rPr>
        <w:fldChar w:fldCharType="separate"/>
      </w:r>
      <w:r w:rsidR="00866A1C" w:rsidRPr="00866A1C">
        <w:rPr>
          <w:rFonts w:eastAsia="Times New Roman"/>
          <w:noProof/>
        </w:rPr>
        <w:t>[6]</w:t>
      </w:r>
      <w:r w:rsidR="005D39E4">
        <w:rPr>
          <w:rFonts w:eastAsia="Times New Roman"/>
        </w:rPr>
        <w:fldChar w:fldCharType="end"/>
      </w:r>
      <w:r w:rsidR="005D39E4">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D39E4">
        <w:rPr>
          <w:rFonts w:eastAsia="Times New Roman"/>
        </w:rPr>
        <w:fldChar w:fldCharType="separate"/>
      </w:r>
      <w:r w:rsidR="00A440DB" w:rsidRPr="00A440DB">
        <w:rPr>
          <w:rFonts w:eastAsia="Times New Roman"/>
          <w:noProof/>
        </w:rPr>
        <w:t>[1]</w:t>
      </w:r>
      <w:r w:rsidR="005D39E4">
        <w:rPr>
          <w:rFonts w:eastAsia="Times New Roman"/>
        </w:rPr>
        <w:fldChar w:fldCharType="end"/>
      </w:r>
      <w:r w:rsidR="005D39E4">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D39E4">
        <w:rPr>
          <w:rFonts w:eastAsia="Times New Roman"/>
        </w:rPr>
        <w:fldChar w:fldCharType="separate"/>
      </w:r>
      <w:r w:rsidR="00B4071D" w:rsidRPr="00B4071D">
        <w:rPr>
          <w:rFonts w:eastAsia="Times New Roman"/>
          <w:noProof/>
        </w:rPr>
        <w:t>[8]</w:t>
      </w:r>
      <w:r w:rsidR="005D39E4">
        <w:rPr>
          <w:rFonts w:eastAsia="Times New Roman"/>
        </w:rPr>
        <w:fldChar w:fldCharType="end"/>
      </w:r>
      <w:r w:rsidRPr="00032A7F">
        <w:rPr>
          <w:rFonts w:eastAsia="Times New Roman"/>
        </w:rPr>
        <w:t xml:space="preserve">. </w:t>
      </w:r>
    </w:p>
    <w:p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5D39E4">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5D39E4">
        <w:rPr>
          <w:rFonts w:eastAsia="Times New Roman"/>
        </w:rPr>
        <w:fldChar w:fldCharType="separate"/>
      </w:r>
      <w:r w:rsidR="00876325" w:rsidRPr="00876325">
        <w:rPr>
          <w:rFonts w:eastAsia="Times New Roman"/>
          <w:noProof/>
        </w:rPr>
        <w:t>[10]</w:t>
      </w:r>
      <w:r w:rsidR="005D39E4">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rsidR="0061241A" w:rsidRDefault="0061241A" w:rsidP="00752119"/>
    <w:p w:rsidR="00FB5D5E" w:rsidRPr="00B5360D" w:rsidRDefault="00993A5E" w:rsidP="00B5360D">
      <w:pPr>
        <w:rPr>
          <w:i/>
        </w:rPr>
      </w:pPr>
      <w:r>
        <w:tab/>
      </w:r>
      <w:r w:rsidRPr="00096AC0">
        <w:rPr>
          <w:i/>
        </w:rPr>
        <w:t>We hypothes</w:t>
      </w:r>
      <w:r w:rsidR="00760EAD" w:rsidRPr="00096AC0">
        <w:rPr>
          <w:i/>
        </w:rPr>
        <w:t xml:space="preserve">ize that otologists </w:t>
      </w:r>
      <w:r w:rsidR="00D43EDF">
        <w:rPr>
          <w:i/>
        </w:rPr>
        <w:t>need</w:t>
      </w:r>
      <w:r w:rsidR="00496B01" w:rsidRPr="00096AC0">
        <w:rPr>
          <w:i/>
        </w:rPr>
        <w:t xml:space="preserve"> </w:t>
      </w:r>
      <w:r w:rsidR="00760EAD" w:rsidRPr="00096AC0">
        <w:rPr>
          <w:i/>
        </w:rPr>
        <w:t>better i</w:t>
      </w:r>
      <w:r w:rsidR="00D43EDF">
        <w:rPr>
          <w:i/>
        </w:rPr>
        <w:t>nstrumentation to facilitate</w:t>
      </w:r>
      <w:r w:rsidR="00760EAD" w:rsidRPr="00096AC0">
        <w:rPr>
          <w:i/>
        </w:rPr>
        <w:t xml:space="preserve"> </w:t>
      </w:r>
      <w:r w:rsidR="00D43EDF">
        <w:rPr>
          <w:i/>
        </w:rPr>
        <w:t>specific challenges posed by TEES</w:t>
      </w:r>
      <w:r w:rsidR="00760EAD" w:rsidRPr="00096AC0">
        <w:rPr>
          <w:i/>
        </w:rPr>
        <w:t xml:space="preserve">. Further, we hypothesize that otologists performing greater proportions of surgeries using </w:t>
      </w:r>
      <w:r w:rsidR="00D43EDF">
        <w:rPr>
          <w:i/>
        </w:rPr>
        <w:t>TEES</w:t>
      </w:r>
      <w:r w:rsidR="00760EAD" w:rsidRPr="00096AC0">
        <w:rPr>
          <w:i/>
        </w:rPr>
        <w:t xml:space="preserve"> will </w:t>
      </w:r>
      <w:r w:rsidR="00096AC0" w:rsidRPr="00096AC0">
        <w:rPr>
          <w:i/>
        </w:rPr>
        <w:t>experience</w:t>
      </w:r>
      <w:r w:rsidR="00760EAD" w:rsidRPr="00096AC0">
        <w:rPr>
          <w:i/>
        </w:rPr>
        <w:t xml:space="preserve"> different challenges than those who use </w:t>
      </w:r>
      <w:r w:rsidR="00561CBC">
        <w:rPr>
          <w:i/>
        </w:rPr>
        <w:t>TEES</w:t>
      </w:r>
      <w:r w:rsidR="00760EAD" w:rsidRPr="00096AC0">
        <w:rPr>
          <w:i/>
        </w:rPr>
        <w:t xml:space="preserve"> </w:t>
      </w:r>
      <w:r w:rsidR="00496B01" w:rsidRPr="00096AC0">
        <w:rPr>
          <w:i/>
        </w:rPr>
        <w:t xml:space="preserve">less </w:t>
      </w:r>
      <w:r w:rsidR="00760EAD" w:rsidRPr="00096AC0">
        <w:rPr>
          <w:i/>
        </w:rPr>
        <w:t xml:space="preserve">frequently. </w:t>
      </w:r>
      <w:r w:rsidR="00496B01" w:rsidRPr="00096AC0">
        <w:rPr>
          <w:i/>
        </w:rPr>
        <w:t xml:space="preserve">Similarly, we hypothesize that those surgeons who use specialized TEES instrument sets may </w:t>
      </w:r>
      <w:r w:rsidR="00096AC0" w:rsidRPr="00096AC0">
        <w:rPr>
          <w:i/>
        </w:rPr>
        <w:t>experience</w:t>
      </w:r>
      <w:r w:rsidR="00496B01" w:rsidRPr="00096AC0">
        <w:rPr>
          <w:i/>
        </w:rPr>
        <w:t xml:space="preserve"> different challenges </w:t>
      </w:r>
      <w:r w:rsidR="00096AC0" w:rsidRPr="00096AC0">
        <w:rPr>
          <w:i/>
        </w:rPr>
        <w:t xml:space="preserve">that those who do not. </w:t>
      </w:r>
      <w:r w:rsidR="00096AC0">
        <w:rPr>
          <w:i/>
        </w:rPr>
        <w:t xml:space="preserve">To this end, we conducted a mixed-methods </w:t>
      </w:r>
      <w:r w:rsidR="00D43EDF">
        <w:rPr>
          <w:i/>
        </w:rPr>
        <w:t>study to explore these hypotheses</w:t>
      </w:r>
      <w:r w:rsidR="00096AC0">
        <w:rPr>
          <w:i/>
        </w:rPr>
        <w:t>.</w:t>
      </w:r>
    </w:p>
    <w:p w:rsidR="00030BDD" w:rsidRDefault="00030BDD" w:rsidP="00030BDD">
      <w:pPr>
        <w:pStyle w:val="Heading2"/>
      </w:pPr>
      <w:r>
        <w:lastRenderedPageBreak/>
        <w:t xml:space="preserve">Methods: </w:t>
      </w:r>
    </w:p>
    <w:p w:rsidR="00E405EC" w:rsidRDefault="00E405EC" w:rsidP="003E1D40">
      <w:pPr>
        <w:pStyle w:val="Heading3"/>
      </w:pPr>
      <w:r>
        <w:t xml:space="preserve">Study Design: </w:t>
      </w:r>
    </w:p>
    <w:p w:rsidR="003E1D40" w:rsidRDefault="00E405EC" w:rsidP="00204EC7">
      <w:pPr>
        <w:ind w:firstLine="463"/>
      </w:pPr>
      <w:r>
        <w:t xml:space="preserve">This cross-sectional study employed a mixed-methods self-administered online questionnaire consisting of nine questions. The responses were scored using multiple </w:t>
      </w:r>
      <w:proofErr w:type="gramStart"/>
      <w:r>
        <w:t>choice</w:t>
      </w:r>
      <w:proofErr w:type="gramEnd"/>
      <w:r w:rsidR="00C07FCD">
        <w:t xml:space="preserve">, yes/no, an analog scale and an open-ended free-text response. The analog scale was anchored with verbal descriptions to ensure comparability between participants, while facilitating </w:t>
      </w:r>
      <w:commentRangeStart w:id="0"/>
      <w:commentRangeStart w:id="1"/>
      <w:r w:rsidR="00C07FCD">
        <w:t>parametric statistical analysis</w:t>
      </w:r>
      <w:commentRangeEnd w:id="0"/>
      <w:r w:rsidR="00CA6C15">
        <w:rPr>
          <w:rStyle w:val="CommentReference"/>
        </w:rPr>
        <w:commentReference w:id="0"/>
      </w:r>
      <w:commentRangeEnd w:id="1"/>
      <w:r w:rsidR="00012C8A">
        <w:rPr>
          <w:rStyle w:val="CommentReference"/>
        </w:rPr>
        <w:commentReference w:id="1"/>
      </w:r>
      <w:r w:rsidR="00C07FCD">
        <w:t xml:space="preserve">.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rsidR="006F7BC0" w:rsidRDefault="006F7BC0" w:rsidP="006F7BC0"/>
    <w:p w:rsidR="006F7BC0" w:rsidRDefault="006F7BC0" w:rsidP="006F7BC0">
      <w:r>
        <w:t>Table 1: List of difficulties experienced during TEES for which new instruments may be required.</w:t>
      </w:r>
    </w:p>
    <w:tbl>
      <w:tblPr>
        <w:tblStyle w:val="TableGrid"/>
        <w:tblW w:w="0" w:type="auto"/>
        <w:tblLook w:val="04A0"/>
      </w:tblPr>
      <w:tblGrid>
        <w:gridCol w:w="9576"/>
      </w:tblGrid>
      <w:tr w:rsidR="006F7BC0" w:rsidTr="006F7BC0">
        <w:tc>
          <w:tcPr>
            <w:tcW w:w="9576" w:type="dxa"/>
          </w:tcPr>
          <w:p w:rsidR="006F7BC0" w:rsidRPr="007D399D" w:rsidRDefault="006F7BC0" w:rsidP="006F7BC0">
            <w:r w:rsidRPr="007D399D">
              <w:t>Bleeding control</w:t>
            </w:r>
          </w:p>
        </w:tc>
      </w:tr>
      <w:tr w:rsidR="006F7BC0" w:rsidTr="006F7BC0">
        <w:tc>
          <w:tcPr>
            <w:tcW w:w="9576" w:type="dxa"/>
          </w:tcPr>
          <w:p w:rsidR="006F7BC0" w:rsidRPr="007D399D" w:rsidRDefault="006F7BC0" w:rsidP="006F7BC0">
            <w:r w:rsidRPr="007D399D">
              <w:t>Keeping the endoscope lens clean</w:t>
            </w:r>
          </w:p>
        </w:tc>
      </w:tr>
      <w:tr w:rsidR="006F7BC0" w:rsidTr="006F7BC0">
        <w:tc>
          <w:tcPr>
            <w:tcW w:w="9576" w:type="dxa"/>
          </w:tcPr>
          <w:p w:rsidR="006F7BC0" w:rsidRPr="007D399D" w:rsidRDefault="006F7BC0" w:rsidP="006F7BC0">
            <w:r w:rsidRPr="007D399D">
              <w:t>Cutting and/or removing bone</w:t>
            </w:r>
          </w:p>
        </w:tc>
      </w:tr>
      <w:tr w:rsidR="006F7BC0" w:rsidTr="006F7BC0">
        <w:tc>
          <w:tcPr>
            <w:tcW w:w="9576" w:type="dxa"/>
          </w:tcPr>
          <w:p w:rsidR="006F7BC0" w:rsidRPr="007D399D" w:rsidRDefault="006F7BC0" w:rsidP="006F7BC0">
            <w:r w:rsidRPr="007D399D">
              <w:t>Reaching structures visualized by the endoscope</w:t>
            </w:r>
          </w:p>
        </w:tc>
      </w:tr>
      <w:tr w:rsidR="006F7BC0" w:rsidTr="006F7BC0">
        <w:tc>
          <w:tcPr>
            <w:tcW w:w="9576" w:type="dxa"/>
          </w:tcPr>
          <w:p w:rsidR="006F7BC0" w:rsidRPr="007D399D" w:rsidRDefault="006F7BC0" w:rsidP="006F7BC0">
            <w:r w:rsidRPr="007D399D">
              <w:t>Dissection and removal of cholesteatoma</w:t>
            </w:r>
          </w:p>
        </w:tc>
      </w:tr>
      <w:tr w:rsidR="006F7BC0" w:rsidTr="006F7BC0">
        <w:tc>
          <w:tcPr>
            <w:tcW w:w="9576" w:type="dxa"/>
          </w:tcPr>
          <w:p w:rsidR="006F7BC0" w:rsidRDefault="006F7BC0" w:rsidP="00E322D9">
            <w:r w:rsidRPr="007D399D">
              <w:t>Moving and positioning a graft into the intended place</w:t>
            </w:r>
          </w:p>
        </w:tc>
      </w:tr>
      <w:tr w:rsidR="006F7BC0" w:rsidTr="006F7BC0">
        <w:tc>
          <w:tcPr>
            <w:tcW w:w="9576" w:type="dxa"/>
          </w:tcPr>
          <w:p w:rsidR="006F7BC0" w:rsidRDefault="006F7BC0" w:rsidP="00204EC7"/>
        </w:tc>
      </w:tr>
    </w:tbl>
    <w:p w:rsidR="006F7BC0" w:rsidRDefault="00B521CA" w:rsidP="006F7BC0">
      <w:r w:rsidRPr="006F7BC0">
        <w:t>In addition</w:t>
      </w:r>
      <w:r w:rsidR="003E1D40" w:rsidRPr="006F7BC0">
        <w:t>, participants</w:t>
      </w:r>
      <w:r w:rsidR="003E1D40">
        <w:t xml:space="preserve"> were asked to identify any other types of instruments that they would find useful while performing TEES. </w:t>
      </w:r>
      <w:commentRangeStart w:id="2"/>
      <w:commentRangeStart w:id="3"/>
      <w:r w:rsidR="003E1D40">
        <w:t xml:space="preserve">The questionnaire content was developed through a literature search of existing literature on challenges experienced during TEES </w:t>
      </w:r>
      <w:commentRangeEnd w:id="2"/>
      <w:r w:rsidR="003E21FE">
        <w:rPr>
          <w:rStyle w:val="CommentReference"/>
        </w:rPr>
        <w:commentReference w:id="2"/>
      </w:r>
      <w:commentRangeEnd w:id="3"/>
      <w:r w:rsidR="00012C8A">
        <w:rPr>
          <w:rStyle w:val="CommentReference"/>
        </w:rPr>
        <w:commentReference w:id="3"/>
      </w:r>
      <w:r w:rsidR="003E1D40">
        <w:t>and the clinical experience of the princ</w:t>
      </w:r>
      <w:r w:rsidR="003E21FE">
        <w:t>ipal author and his colleagues.</w:t>
      </w:r>
      <w:r w:rsidR="006F7BC0">
        <w:t xml:space="preserve"> </w:t>
      </w:r>
      <w:r w:rsidR="00012C8A">
        <w:rPr>
          <w:highlight w:val="yellow"/>
        </w:rPr>
        <w:t>L</w:t>
      </w:r>
      <w:r w:rsidR="006F7BC0" w:rsidRPr="00194BEB">
        <w:rPr>
          <w:highlight w:val="yellow"/>
        </w:rPr>
        <w:t xml:space="preserve">ocal </w:t>
      </w:r>
      <w:r w:rsidR="00012C8A">
        <w:rPr>
          <w:highlight w:val="yellow"/>
        </w:rPr>
        <w:t>otologists</w:t>
      </w:r>
      <w:r w:rsidR="006F7BC0" w:rsidRPr="00194BEB">
        <w:rPr>
          <w:highlight w:val="yellow"/>
        </w:rPr>
        <w:t xml:space="preserve"> with varying TEES experience</w:t>
      </w:r>
      <w:r w:rsidR="00012C8A">
        <w:rPr>
          <w:highlight w:val="yellow"/>
        </w:rPr>
        <w:t xml:space="preserve"> were consulted about</w:t>
      </w:r>
      <w:r w:rsidR="006F7BC0" w:rsidRPr="00194BEB">
        <w:rPr>
          <w:highlight w:val="yellow"/>
        </w:rPr>
        <w:t xml:space="preserve"> their thoughts </w:t>
      </w:r>
      <w:r w:rsidR="00012C8A">
        <w:rPr>
          <w:highlight w:val="yellow"/>
        </w:rPr>
        <w:t xml:space="preserve">regarding TEES, namely </w:t>
      </w:r>
      <w:r w:rsidR="006F7BC0" w:rsidRPr="00194BEB">
        <w:rPr>
          <w:highlight w:val="yellow"/>
        </w:rPr>
        <w:t>its advantages and disadvantages. Using this data, a preliminary questionnaire was developed and piloted amongst local otologists. The results of the pilot questionnaire were used to create the final concise and non-redundant questionnaire that was distributed internationally.</w:t>
      </w:r>
    </w:p>
    <w:p w:rsidR="003E1D40" w:rsidRDefault="003E1D40" w:rsidP="0071589A">
      <w:pPr>
        <w:ind w:firstLine="463"/>
      </w:pPr>
    </w:p>
    <w:p w:rsidR="00C07FCD" w:rsidRDefault="00C07FCD" w:rsidP="00E405EC"/>
    <w:p w:rsidR="00414B3A" w:rsidRDefault="00414B3A" w:rsidP="00414B3A">
      <w:pPr>
        <w:pStyle w:val="Heading3"/>
      </w:pPr>
      <w:r>
        <w:t xml:space="preserve">Participants and Data Collection: </w:t>
      </w:r>
    </w:p>
    <w:p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4"/>
      <w:r w:rsidR="00414B3A">
        <w:t>T</w:t>
      </w:r>
      <w:r w:rsidR="00FB5D5E">
        <w:t>EES course in Japan</w:t>
      </w:r>
      <w:commentRangeEnd w:id="4"/>
      <w:r w:rsidR="00012C8A">
        <w:rPr>
          <w:rStyle w:val="CommentReference"/>
        </w:rPr>
        <w:commentReference w:id="4"/>
      </w:r>
      <w:r w:rsidR="00012C8A">
        <w:t xml:space="preserve">.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rsidR="00507EE6" w:rsidRDefault="00507EE6" w:rsidP="00414B3A"/>
    <w:p w:rsidR="00507EE6" w:rsidRDefault="00507EE6" w:rsidP="00507EE6">
      <w:pPr>
        <w:pStyle w:val="Heading3"/>
      </w:pPr>
      <w:r>
        <w:t xml:space="preserve">Data Analysis: </w:t>
      </w:r>
    </w:p>
    <w:p w:rsidR="00414B3A" w:rsidRPr="00E405EC" w:rsidRDefault="00204EC7" w:rsidP="00E405EC">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71589A">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71589A">
        <w:t xml:space="preserve"> </w:t>
      </w:r>
      <w:r w:rsidR="00B41F34">
        <w:t xml:space="preserve">The </w:t>
      </w:r>
      <w:r w:rsidR="00B41F34">
        <w:lastRenderedPageBreak/>
        <w:t>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rsidR="00480BFD" w:rsidRDefault="00480BFD" w:rsidP="00086F3F">
      <w:pPr>
        <w:ind w:firstLine="720"/>
        <w:rPr>
          <w:lang w:val="en-CA"/>
        </w:rPr>
      </w:pPr>
    </w:p>
    <w:p w:rsidR="00903993" w:rsidRDefault="00015BCD" w:rsidP="00903993">
      <w:pPr>
        <w:pStyle w:val="Heading2"/>
      </w:pPr>
      <w:r>
        <w:t>Results:</w:t>
      </w:r>
    </w:p>
    <w:p w:rsidR="00903993" w:rsidRDefault="00903993" w:rsidP="00903993">
      <w:pPr>
        <w:pStyle w:val="Heading3"/>
      </w:pPr>
      <w:r>
        <w:t>Study Participants and Demographics</w:t>
      </w:r>
    </w:p>
    <w:p w:rsidR="003411A3" w:rsidRDefault="00903993" w:rsidP="00B5360D">
      <w:r>
        <w:t xml:space="preserve">The questionnaire was sent to </w:t>
      </w:r>
      <w:r w:rsidRPr="00903993">
        <w:rPr>
          <w:highlight w:val="yellow"/>
        </w:rPr>
        <w:t>&lt;???&gt;</w:t>
      </w:r>
      <w:r>
        <w:t xml:space="preserve"> </w:t>
      </w:r>
      <w:proofErr w:type="gramStart"/>
      <w:r>
        <w:t>number</w:t>
      </w:r>
      <w:proofErr w:type="gramEnd"/>
      <w:r>
        <w:t xml:space="preserve"> of people. </w:t>
      </w:r>
      <w:r w:rsidRPr="00903993">
        <w:rPr>
          <w:highlight w:val="yellow"/>
        </w:rPr>
        <w:t>(</w:t>
      </w:r>
      <w:proofErr w:type="gramStart"/>
      <w:r w:rsidRPr="00903993">
        <w:rPr>
          <w:highlight w:val="yellow"/>
        </w:rPr>
        <w:t>attendees</w:t>
      </w:r>
      <w:proofErr w:type="gramEnd"/>
      <w:r w:rsidRPr="00903993">
        <w:rPr>
          <w:highlight w:val="yellow"/>
        </w:rPr>
        <w:t xml:space="preserve"> of 2</w:t>
      </w:r>
      <w:r w:rsidRPr="00903993">
        <w:rPr>
          <w:highlight w:val="yellow"/>
          <w:vertAlign w:val="superscript"/>
        </w:rPr>
        <w:t>nd</w:t>
      </w:r>
      <w:r w:rsidRPr="00903993">
        <w:rPr>
          <w:highlight w:val="yellow"/>
        </w:rPr>
        <w:t xml:space="preserve"> world congress + Japan course participants + members of IWGEES).</w:t>
      </w:r>
      <w:r w:rsidR="00B5360D">
        <w:t xml:space="preserve"> Sixteen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3411A3">
        <w:t>responded</w:t>
      </w:r>
    </w:p>
    <w:p w:rsidR="00903993" w:rsidRDefault="00012C8A" w:rsidP="00903993">
      <w:pPr>
        <w:pStyle w:val="ListParagraph"/>
        <w:widowControl w:val="0"/>
        <w:numPr>
          <w:ilvl w:val="0"/>
          <w:numId w:val="3"/>
        </w:numPr>
        <w:autoSpaceDE w:val="0"/>
        <w:autoSpaceDN w:val="0"/>
        <w:adjustRightInd w:val="0"/>
        <w:spacing w:after="240"/>
      </w:pPr>
      <w:r>
        <w:t>6</w:t>
      </w:r>
      <w:r w:rsidR="00E47714">
        <w:t>/number of people at the Japan course</w:t>
      </w:r>
    </w:p>
    <w:p w:rsidR="00012C8A" w:rsidRDefault="00012C8A" w:rsidP="00903993">
      <w:pPr>
        <w:pStyle w:val="ListParagraph"/>
        <w:widowControl w:val="0"/>
        <w:numPr>
          <w:ilvl w:val="0"/>
          <w:numId w:val="3"/>
        </w:numPr>
        <w:autoSpaceDE w:val="0"/>
        <w:autoSpaceDN w:val="0"/>
        <w:adjustRightInd w:val="0"/>
        <w:spacing w:after="240"/>
      </w:pPr>
      <w:r>
        <w:t>26/IWGEES</w:t>
      </w:r>
    </w:p>
    <w:p w:rsidR="00903993" w:rsidRDefault="00012C8A" w:rsidP="00903993">
      <w:pPr>
        <w:widowControl w:val="0"/>
        <w:autoSpaceDE w:val="0"/>
        <w:autoSpaceDN w:val="0"/>
        <w:adjustRightInd w:val="0"/>
        <w:spacing w:after="240"/>
      </w:pPr>
      <w:r w:rsidRPr="00012C8A">
        <w:rPr>
          <w:highlight w:val="yellow"/>
        </w:rPr>
        <w:t>4</w:t>
      </w:r>
      <w:r w:rsidR="00967978">
        <w:t>9</w:t>
      </w:r>
      <w:r w:rsidR="00903993">
        <w:t xml:space="preserve"> people responses were received, with a response rate of </w:t>
      </w:r>
      <w:r w:rsidR="00903993" w:rsidRPr="00903993">
        <w:rPr>
          <w:highlight w:val="yellow"/>
        </w:rPr>
        <w:t>&lt;???&gt;.</w:t>
      </w:r>
      <w:r>
        <w:t xml:space="preserve"> </w:t>
      </w:r>
      <w:r w:rsidR="005832EC">
        <w:t>To organize the respondents, t</w:t>
      </w:r>
      <w:r w:rsidR="00903993">
        <w:t xml:space="preserve">he questionnaire asked surgeons to indicate </w:t>
      </w:r>
      <w:r w:rsidR="00903993" w:rsidRPr="00012C8A">
        <w:t>the percent</w:t>
      </w:r>
      <w:r w:rsidR="00E443F5" w:rsidRPr="00012C8A">
        <w:t>age</w:t>
      </w:r>
      <w:r w:rsidR="00903993" w:rsidRPr="00012C8A">
        <w:t xml:space="preserve"> of surgeries</w:t>
      </w:r>
      <w:r w:rsidR="00903993">
        <w:t xml:space="preserve"> </w:t>
      </w:r>
      <w:r w:rsidR="00426049">
        <w:t>they perform by</w:t>
      </w:r>
      <w:r w:rsidR="00903993">
        <w:t xml:space="preserve"> TEES and whether they use a specialized TEES instrument set. </w:t>
      </w:r>
      <w:r w:rsidR="005832EC">
        <w:t xml:space="preserve">This </w:t>
      </w:r>
      <w:r w:rsidR="00903993">
        <w:t xml:space="preserve">is summarized in Tables </w:t>
      </w:r>
      <w:r>
        <w:t>2</w:t>
      </w:r>
      <w:r w:rsidR="00903993">
        <w:t xml:space="preserve"> and </w:t>
      </w:r>
      <w:r>
        <w:t>3</w:t>
      </w:r>
      <w:r w:rsidR="00903993">
        <w:t xml:space="preserve">. </w:t>
      </w:r>
    </w:p>
    <w:p w:rsidR="00903993" w:rsidRDefault="00903993" w:rsidP="00903993">
      <w:pPr>
        <w:widowControl w:val="0"/>
        <w:autoSpaceDE w:val="0"/>
        <w:autoSpaceDN w:val="0"/>
        <w:adjustRightInd w:val="0"/>
        <w:spacing w:after="240"/>
      </w:pPr>
      <w:r>
        <w:t xml:space="preserve">Table </w:t>
      </w:r>
      <w:r w:rsidR="00012C8A">
        <w:t>2</w:t>
      </w:r>
      <w:r>
        <w:t xml:space="preserve">: Percent of surgeries performed totally </w:t>
      </w:r>
      <w:proofErr w:type="spellStart"/>
      <w:r>
        <w:t>endoscopically</w:t>
      </w:r>
      <w:proofErr w:type="spellEnd"/>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rsidR="00E47714" w:rsidRDefault="00E47714" w:rsidP="00347A99">
            <w:r>
              <w:t>Number of Respondents</w:t>
            </w:r>
          </w:p>
        </w:tc>
      </w:tr>
      <w:tr w:rsidR="00012C8A" w:rsidTr="00347A99">
        <w:tc>
          <w:tcPr>
            <w:tcW w:w="4788" w:type="dxa"/>
          </w:tcPr>
          <w:p w:rsidR="00012C8A" w:rsidRDefault="00012C8A" w:rsidP="00347A99">
            <w:r>
              <w:t>0%</w:t>
            </w:r>
          </w:p>
        </w:tc>
        <w:tc>
          <w:tcPr>
            <w:tcW w:w="2975" w:type="dxa"/>
          </w:tcPr>
          <w:p w:rsidR="00012C8A" w:rsidRDefault="00012C8A" w:rsidP="006D67B8">
            <w:pPr>
              <w:tabs>
                <w:tab w:val="left" w:pos="634"/>
              </w:tabs>
            </w:pPr>
            <w:r>
              <w:t>4</w:t>
            </w:r>
          </w:p>
        </w:tc>
      </w:tr>
      <w:tr w:rsidR="00012C8A" w:rsidTr="0022082B">
        <w:trPr>
          <w:trHeight w:val="326"/>
        </w:trPr>
        <w:tc>
          <w:tcPr>
            <w:tcW w:w="4788" w:type="dxa"/>
          </w:tcPr>
          <w:p w:rsidR="00012C8A" w:rsidRDefault="00012C8A" w:rsidP="00347A99">
            <w:r>
              <w:t>Up to 50%</w:t>
            </w:r>
          </w:p>
        </w:tc>
        <w:tc>
          <w:tcPr>
            <w:tcW w:w="2975" w:type="dxa"/>
          </w:tcPr>
          <w:p w:rsidR="00012C8A" w:rsidRDefault="00012C8A" w:rsidP="006D67B8">
            <w:pPr>
              <w:tabs>
                <w:tab w:val="center" w:pos="1379"/>
              </w:tabs>
            </w:pPr>
            <w:r>
              <w:t>15</w:t>
            </w:r>
          </w:p>
        </w:tc>
      </w:tr>
      <w:tr w:rsidR="00012C8A" w:rsidTr="00347A99">
        <w:tc>
          <w:tcPr>
            <w:tcW w:w="4788" w:type="dxa"/>
          </w:tcPr>
          <w:p w:rsidR="00012C8A" w:rsidRDefault="00012C8A" w:rsidP="00347A99">
            <w:r>
              <w:t>50%-90%</w:t>
            </w:r>
          </w:p>
        </w:tc>
        <w:tc>
          <w:tcPr>
            <w:tcW w:w="2975" w:type="dxa"/>
          </w:tcPr>
          <w:p w:rsidR="00012C8A" w:rsidRDefault="0022082B" w:rsidP="006D67B8">
            <w:r>
              <w:t>20</w:t>
            </w:r>
          </w:p>
        </w:tc>
      </w:tr>
      <w:tr w:rsidR="00012C8A" w:rsidTr="0022082B">
        <w:trPr>
          <w:trHeight w:val="256"/>
        </w:trPr>
        <w:tc>
          <w:tcPr>
            <w:tcW w:w="4788" w:type="dxa"/>
          </w:tcPr>
          <w:p w:rsidR="00012C8A" w:rsidRDefault="00012C8A" w:rsidP="00347A99">
            <w:r>
              <w:t>More than 90%</w:t>
            </w:r>
          </w:p>
        </w:tc>
        <w:tc>
          <w:tcPr>
            <w:tcW w:w="2975" w:type="dxa"/>
          </w:tcPr>
          <w:p w:rsidR="00012C8A" w:rsidRDefault="0022082B" w:rsidP="006D67B8">
            <w:r>
              <w:t>10</w:t>
            </w:r>
          </w:p>
        </w:tc>
      </w:tr>
    </w:tbl>
    <w:p w:rsidR="00015BCD" w:rsidRDefault="00015BCD" w:rsidP="00015BCD"/>
    <w:p w:rsidR="00903993" w:rsidRDefault="00903993" w:rsidP="00015BCD">
      <w:r>
        <w:t xml:space="preserve">Table </w:t>
      </w:r>
      <w:r w:rsidR="00012C8A">
        <w:t>3</w:t>
      </w:r>
      <w:r>
        <w:t>: Use of specialized TEES Instrument set</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Use of TEES Instrument Set</w:t>
            </w:r>
          </w:p>
        </w:tc>
        <w:tc>
          <w:tcPr>
            <w:tcW w:w="2975" w:type="dxa"/>
            <w:shd w:val="clear" w:color="auto" w:fill="000000" w:themeFill="text1"/>
          </w:tcPr>
          <w:p w:rsidR="00E47714" w:rsidRDefault="00E47714" w:rsidP="00347A99">
            <w:r>
              <w:t>Number of Respondents</w:t>
            </w:r>
          </w:p>
        </w:tc>
      </w:tr>
      <w:tr w:rsidR="00012C8A" w:rsidTr="00E47714">
        <w:tc>
          <w:tcPr>
            <w:tcW w:w="4788" w:type="dxa"/>
          </w:tcPr>
          <w:p w:rsidR="00012C8A" w:rsidRDefault="00012C8A" w:rsidP="00347A99">
            <w:r>
              <w:t>Yes</w:t>
            </w:r>
          </w:p>
        </w:tc>
        <w:tc>
          <w:tcPr>
            <w:tcW w:w="2975" w:type="dxa"/>
          </w:tcPr>
          <w:p w:rsidR="00012C8A" w:rsidRDefault="00780B9C" w:rsidP="006D67B8">
            <w:r>
              <w:t>38</w:t>
            </w:r>
          </w:p>
        </w:tc>
      </w:tr>
      <w:tr w:rsidR="00012C8A" w:rsidTr="00E47714">
        <w:tc>
          <w:tcPr>
            <w:tcW w:w="4788" w:type="dxa"/>
          </w:tcPr>
          <w:p w:rsidR="00012C8A" w:rsidRDefault="00012C8A" w:rsidP="00347A99">
            <w:r>
              <w:t>No</w:t>
            </w:r>
          </w:p>
        </w:tc>
        <w:tc>
          <w:tcPr>
            <w:tcW w:w="2975" w:type="dxa"/>
          </w:tcPr>
          <w:p w:rsidR="00012C8A" w:rsidRDefault="00012C8A" w:rsidP="006D67B8">
            <w:r>
              <w:t>1</w:t>
            </w:r>
            <w:r w:rsidR="00780B9C">
              <w:t>1</w:t>
            </w:r>
          </w:p>
        </w:tc>
      </w:tr>
    </w:tbl>
    <w:p w:rsidR="00E47714" w:rsidRDefault="00E47714" w:rsidP="00015BCD"/>
    <w:p w:rsidR="00350E52" w:rsidRDefault="005D1C1A" w:rsidP="00015BCD">
      <w:pPr>
        <w:pStyle w:val="Heading2"/>
      </w:pPr>
      <w:commentRangeStart w:id="5"/>
      <w:r>
        <w:rPr>
          <w:noProof/>
          <w:lang w:val="en-CA" w:eastAsia="en-CA"/>
        </w:rPr>
        <w:lastRenderedPageBreak/>
        <w:drawing>
          <wp:inline distT="0" distB="0" distL="0" distR="0">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commentRangeEnd w:id="5"/>
      <w:r w:rsidR="00012C8A">
        <w:rPr>
          <w:rStyle w:val="CommentReference"/>
          <w:rFonts w:asciiTheme="minorHAnsi" w:eastAsiaTheme="minorHAnsi" w:hAnsiTheme="minorHAnsi" w:cstheme="minorBidi"/>
          <w:color w:val="auto"/>
        </w:rPr>
        <w:commentReference w:id="5"/>
      </w:r>
    </w:p>
    <w:p w:rsidR="00350E52" w:rsidRDefault="00350E52" w:rsidP="00015BCD">
      <w:pPr>
        <w:pStyle w:val="Heading2"/>
      </w:pPr>
    </w:p>
    <w:p w:rsidR="000F119D" w:rsidRDefault="000F119D" w:rsidP="000F119D"/>
    <w:p w:rsidR="00FD4284" w:rsidRDefault="00FD4284" w:rsidP="00FD4284">
      <w:pPr>
        <w:pStyle w:val="Heading3"/>
      </w:pPr>
      <w:r>
        <w:t xml:space="preserve">Difficulty during TEES that exhibits the greatest need by surgeons: </w:t>
      </w:r>
    </w:p>
    <w:p w:rsidR="000E6B39" w:rsidRDefault="000F119D" w:rsidP="000E6B3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the endoscope and dissection and removal of cholesteatoma resulted in </w:t>
      </w:r>
      <w:r w:rsidR="00426049">
        <w:t xml:space="preserve">the highest degree of need at </w:t>
      </w:r>
      <w:r w:rsidR="00426049" w:rsidRPr="00012C8A">
        <w:rPr>
          <w:highlight w:val="yellow"/>
        </w:rPr>
        <w:t>83</w:t>
      </w:r>
      <w:r w:rsidRPr="00012C8A">
        <w:rPr>
          <w:highlight w:val="yellow"/>
        </w:rPr>
        <w:t>%</w:t>
      </w:r>
      <w:r w:rsidRPr="00012C8A">
        <w:rPr>
          <w:highlight w:val="yellow"/>
        </w:rPr>
        <w:sym w:font="Symbol" w:char="F0B1"/>
      </w:r>
      <w:r w:rsidR="00426049" w:rsidRPr="00012C8A">
        <w:rPr>
          <w:highlight w:val="yellow"/>
        </w:rPr>
        <w:t>4% and 7</w:t>
      </w:r>
      <w:r w:rsidR="00012C8A" w:rsidRPr="00012C8A">
        <w:rPr>
          <w:highlight w:val="yellow"/>
        </w:rPr>
        <w:t>8</w:t>
      </w:r>
      <w:r w:rsidRPr="00012C8A">
        <w:rPr>
          <w:highlight w:val="yellow"/>
        </w:rPr>
        <w:t>%</w:t>
      </w:r>
      <w:r w:rsidRPr="00012C8A">
        <w:rPr>
          <w:highlight w:val="yellow"/>
        </w:rPr>
        <w:sym w:font="Symbol" w:char="F0B1"/>
      </w:r>
      <w:r w:rsidR="00012C8A" w:rsidRPr="00012C8A">
        <w:rPr>
          <w:highlight w:val="yellow"/>
        </w:rPr>
        <w:t>4</w:t>
      </w:r>
      <w:proofErr w:type="gramStart"/>
      <w:r>
        <w:t>% ,</w:t>
      </w:r>
      <w:proofErr w:type="gramEnd"/>
      <w:r>
        <w:t xml:space="preserve"> respectively.</w:t>
      </w:r>
    </w:p>
    <w:p w:rsidR="00F56777" w:rsidRDefault="00F56777" w:rsidP="00F56777"/>
    <w:p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rsidR="00426049" w:rsidRDefault="00426049" w:rsidP="00426049">
      <w:r>
        <w:t xml:space="preserve">ANOVA with an alpha of 0.05 showed that the percent of surgeries performed totally </w:t>
      </w:r>
      <w:proofErr w:type="spellStart"/>
      <w:r>
        <w:t>endoscopically</w:t>
      </w:r>
      <w:proofErr w:type="spellEnd"/>
      <w:r>
        <w:t xml:space="preserve"> had </w:t>
      </w:r>
      <w:r w:rsidR="00933020">
        <w:t>a</w:t>
      </w:r>
      <w:r>
        <w:t xml:space="preserve"> significant effect on the degree of need for </w:t>
      </w:r>
      <w:r w:rsidR="00933020">
        <w:t>the following difficulties</w:t>
      </w:r>
      <w:r>
        <w:t>.</w:t>
      </w:r>
      <w:r w:rsidR="00933020">
        <w:t xml:space="preserve"> </w:t>
      </w:r>
    </w:p>
    <w:p w:rsidR="00933020" w:rsidRDefault="00933020" w:rsidP="00933020">
      <w:pPr>
        <w:pStyle w:val="ListParagraph"/>
        <w:numPr>
          <w:ilvl w:val="0"/>
          <w:numId w:val="19"/>
        </w:numPr>
      </w:pPr>
      <w:r>
        <w:t xml:space="preserve">F statistic for ANOVA, </w:t>
      </w:r>
      <w:proofErr w:type="spellStart"/>
      <w:r>
        <w:t>Oneway</w:t>
      </w:r>
      <w:proofErr w:type="spellEnd"/>
      <w:r>
        <w:t xml:space="preserve"> analysis of percent of </w:t>
      </w:r>
      <w:proofErr w:type="gramStart"/>
      <w:r>
        <w:t>TEES</w:t>
      </w:r>
      <w:proofErr w:type="gramEnd"/>
      <w:r>
        <w:t xml:space="preserve"> vs. </w:t>
      </w:r>
    </w:p>
    <w:p w:rsidR="00933020" w:rsidRDefault="00933020" w:rsidP="00933020">
      <w:pPr>
        <w:pStyle w:val="ListParagraph"/>
        <w:numPr>
          <w:ilvl w:val="1"/>
          <w:numId w:val="19"/>
        </w:numPr>
      </w:pPr>
      <w:r>
        <w:t xml:space="preserve"> Reaching structures P-value = 0.0336</w:t>
      </w:r>
    </w:p>
    <w:p w:rsidR="00933020" w:rsidRDefault="00933020" w:rsidP="00933020">
      <w:pPr>
        <w:pStyle w:val="ListParagraph"/>
        <w:numPr>
          <w:ilvl w:val="1"/>
          <w:numId w:val="19"/>
        </w:numPr>
      </w:pPr>
      <w:r>
        <w:t>Positioning a graft P-value = 0.0064</w:t>
      </w:r>
    </w:p>
    <w:p w:rsidR="00933020" w:rsidRDefault="00933020" w:rsidP="00933020">
      <w:pPr>
        <w:pStyle w:val="ListParagraph"/>
        <w:numPr>
          <w:ilvl w:val="1"/>
          <w:numId w:val="19"/>
        </w:numPr>
      </w:pPr>
      <w:r>
        <w:t>Dissection and removal of cholesteatoma P-value = 0.0463</w:t>
      </w:r>
    </w:p>
    <w:p w:rsidR="00933020" w:rsidRDefault="00676630" w:rsidP="00426049">
      <w:r w:rsidRPr="00676630">
        <w:rPr>
          <w:highlight w:val="red"/>
        </w:rPr>
        <w:t>Question: which percent level of TEES experience is the one that is different?</w:t>
      </w:r>
      <w:r>
        <w:t xml:space="preserve"> </w:t>
      </w:r>
    </w:p>
    <w:p w:rsidR="00426049" w:rsidRPr="00426049" w:rsidRDefault="00426049" w:rsidP="00426049"/>
    <w:p w:rsidR="00FD4284" w:rsidRPr="00FD4284" w:rsidRDefault="00FD4284" w:rsidP="00FD4284">
      <w:pPr>
        <w:pStyle w:val="Heading3"/>
      </w:pPr>
      <w:r>
        <w:t xml:space="preserve">Effect of using a specialized TEES instrument set on difficulties experienced: </w:t>
      </w:r>
    </w:p>
    <w:p w:rsidR="00933020" w:rsidRDefault="00B5360D" w:rsidP="00B5360D">
      <w:r>
        <w:t xml:space="preserve">The effect of using a specialized TEES instrument set on reported need was tested using a </w:t>
      </w:r>
      <w:commentRangeStart w:id="6"/>
      <w:commentRangeStart w:id="7"/>
      <w:r w:rsidR="00B52404" w:rsidRPr="00B52404">
        <w:rPr>
          <w:highlight w:val="yellow"/>
        </w:rPr>
        <w:t xml:space="preserve">one tailed t-test </w:t>
      </w:r>
      <w:commentRangeEnd w:id="6"/>
      <w:r w:rsidR="00B52404" w:rsidRPr="00B52404">
        <w:rPr>
          <w:rStyle w:val="CommentReference"/>
        </w:rPr>
        <w:commentReference w:id="6"/>
      </w:r>
      <w:commentRangeEnd w:id="7"/>
      <w:r w:rsidR="003E21FE">
        <w:rPr>
          <w:rStyle w:val="CommentReference"/>
        </w:rPr>
        <w:commentReference w:id="7"/>
      </w:r>
      <w:r w:rsidR="00012C8A">
        <w:t xml:space="preserve">with </w:t>
      </w:r>
      <w:r w:rsidR="00012C8A">
        <w:sym w:font="Symbol" w:char="F061"/>
      </w:r>
      <w:r w:rsidR="00012C8A">
        <w:t xml:space="preserve"> = 0.05</w:t>
      </w:r>
      <w:r>
        <w:t>, and r</w:t>
      </w:r>
      <w:r w:rsidR="00933020">
        <w:t xml:space="preserve">espondents who did not have an instrument set presented greater need </w:t>
      </w:r>
      <w:r>
        <w:t>for</w:t>
      </w:r>
      <w:r w:rsidR="00933020">
        <w:t xml:space="preserve"> an instrument to position a graft (p=</w:t>
      </w:r>
      <w:r w:rsidR="00AE0867">
        <w:t>0.0401)</w:t>
      </w:r>
      <w:r>
        <w:t>.</w:t>
      </w:r>
    </w:p>
    <w:p w:rsidR="00AE0867" w:rsidRDefault="00AE0867" w:rsidP="00AF1F9B">
      <w:r w:rsidRPr="00AE0867">
        <w:rPr>
          <w:noProof/>
          <w:lang w:val="en-CA" w:eastAsia="en-CA"/>
        </w:rPr>
        <w:lastRenderedPageBreak/>
        <w:drawing>
          <wp:inline distT="0" distB="0" distL="0" distR="0">
            <wp:extent cx="3107772" cy="2625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3110413" cy="2627235"/>
                    </a:xfrm>
                    <a:prstGeom prst="rect">
                      <a:avLst/>
                    </a:prstGeom>
                  </pic:spPr>
                </pic:pic>
              </a:graphicData>
            </a:graphic>
          </wp:inline>
        </w:drawing>
      </w:r>
    </w:p>
    <w:p w:rsidR="00AE0867" w:rsidRDefault="00AE0867" w:rsidP="00AF1F9B">
      <w:pPr>
        <w:pStyle w:val="ListParagraph"/>
      </w:pPr>
    </w:p>
    <w:p w:rsidR="00F56777" w:rsidRDefault="00F56777" w:rsidP="00F56777"/>
    <w:p w:rsidR="00833647" w:rsidRDefault="00833647" w:rsidP="00833647">
      <w:pPr>
        <w:pStyle w:val="Heading3"/>
      </w:pPr>
      <w:r>
        <w:t xml:space="preserve">Qualitative Results: </w:t>
      </w:r>
    </w:p>
    <w:p w:rsidR="00833647" w:rsidRDefault="00833647" w:rsidP="00F56777">
      <w:r>
        <w:t xml:space="preserve">Participants were asked to comment on any other instrumentation they would like to see modified or developed for TEES. </w:t>
      </w:r>
      <w:r w:rsidR="00736DC5">
        <w:t xml:space="preserve"> </w:t>
      </w:r>
    </w:p>
    <w:tbl>
      <w:tblPr>
        <w:tblStyle w:val="TableGrid"/>
        <w:tblW w:w="0" w:type="auto"/>
        <w:tblInd w:w="-1026" w:type="dxa"/>
        <w:tblLook w:val="04A0"/>
      </w:tblPr>
      <w:tblGrid>
        <w:gridCol w:w="1701"/>
        <w:gridCol w:w="2410"/>
        <w:gridCol w:w="2020"/>
        <w:gridCol w:w="1697"/>
        <w:gridCol w:w="1455"/>
        <w:gridCol w:w="1065"/>
      </w:tblGrid>
      <w:tr w:rsidR="004F2557" w:rsidRPr="00094C75" w:rsidTr="006D67B8">
        <w:trPr>
          <w:trHeight w:val="227"/>
        </w:trPr>
        <w:tc>
          <w:tcPr>
            <w:tcW w:w="1701" w:type="dxa"/>
            <w:shd w:val="clear" w:color="auto" w:fill="000000" w:themeFill="text1"/>
          </w:tcPr>
          <w:p w:rsidR="004F2557" w:rsidRPr="00600543" w:rsidRDefault="004F2557" w:rsidP="006D67B8">
            <w:pPr>
              <w:rPr>
                <w:b/>
                <w:color w:val="FFFFFF" w:themeColor="background1"/>
                <w:sz w:val="16"/>
                <w:szCs w:val="16"/>
              </w:rPr>
            </w:pPr>
            <w:r w:rsidRPr="00600543">
              <w:rPr>
                <w:b/>
                <w:color w:val="FFFFFF" w:themeColor="background1"/>
                <w:sz w:val="16"/>
                <w:szCs w:val="16"/>
              </w:rPr>
              <w:t>Endoscope</w:t>
            </w:r>
          </w:p>
        </w:tc>
        <w:tc>
          <w:tcPr>
            <w:tcW w:w="8647" w:type="dxa"/>
            <w:gridSpan w:val="5"/>
            <w:shd w:val="clear" w:color="auto" w:fill="000000" w:themeFill="text1"/>
          </w:tcPr>
          <w:p w:rsidR="004F2557" w:rsidRPr="00600543" w:rsidRDefault="004F2557" w:rsidP="006D67B8">
            <w:pPr>
              <w:rPr>
                <w:b/>
                <w:color w:val="FFFFFF" w:themeColor="background1"/>
                <w:sz w:val="16"/>
                <w:szCs w:val="16"/>
              </w:rPr>
            </w:pPr>
            <w:r w:rsidRPr="00600543">
              <w:rPr>
                <w:b/>
                <w:color w:val="FFFFFF" w:themeColor="background1"/>
                <w:sz w:val="16"/>
                <w:szCs w:val="16"/>
              </w:rPr>
              <w:t>Instrument</w:t>
            </w:r>
          </w:p>
        </w:tc>
      </w:tr>
      <w:tr w:rsidR="004F2557" w:rsidRPr="00094C75" w:rsidTr="006D67B8">
        <w:tc>
          <w:tcPr>
            <w:tcW w:w="1701" w:type="dxa"/>
            <w:shd w:val="clear" w:color="auto" w:fill="BFBFBF" w:themeFill="background1" w:themeFillShade="BF"/>
          </w:tcPr>
          <w:p w:rsidR="004F2557" w:rsidRPr="00094C75" w:rsidRDefault="004F2557" w:rsidP="006D67B8">
            <w:pPr>
              <w:rPr>
                <w:sz w:val="16"/>
                <w:szCs w:val="16"/>
              </w:rPr>
            </w:pPr>
          </w:p>
        </w:tc>
        <w:tc>
          <w:tcPr>
            <w:tcW w:w="2410" w:type="dxa"/>
            <w:shd w:val="clear" w:color="auto" w:fill="BFBFBF" w:themeFill="background1" w:themeFillShade="BF"/>
          </w:tcPr>
          <w:p w:rsidR="004F2557" w:rsidRPr="00094C75" w:rsidRDefault="004F2557" w:rsidP="006D67B8">
            <w:pPr>
              <w:rPr>
                <w:sz w:val="16"/>
                <w:szCs w:val="16"/>
              </w:rPr>
            </w:pPr>
            <w:r w:rsidRPr="00094C75">
              <w:rPr>
                <w:sz w:val="16"/>
                <w:szCs w:val="16"/>
              </w:rPr>
              <w:t>Suction</w:t>
            </w:r>
          </w:p>
        </w:tc>
        <w:tc>
          <w:tcPr>
            <w:tcW w:w="2020" w:type="dxa"/>
            <w:shd w:val="clear" w:color="auto" w:fill="BFBFBF" w:themeFill="background1" w:themeFillShade="BF"/>
          </w:tcPr>
          <w:p w:rsidR="004F2557" w:rsidRPr="00094C75" w:rsidRDefault="004F2557" w:rsidP="006D67B8">
            <w:pPr>
              <w:rPr>
                <w:sz w:val="16"/>
                <w:szCs w:val="16"/>
              </w:rPr>
            </w:pPr>
            <w:r w:rsidRPr="00094C75">
              <w:rPr>
                <w:sz w:val="16"/>
                <w:szCs w:val="16"/>
              </w:rPr>
              <w:t>Cutting Bone</w:t>
            </w:r>
          </w:p>
        </w:tc>
        <w:tc>
          <w:tcPr>
            <w:tcW w:w="1697" w:type="dxa"/>
            <w:shd w:val="clear" w:color="auto" w:fill="BFBFBF" w:themeFill="background1" w:themeFillShade="BF"/>
          </w:tcPr>
          <w:p w:rsidR="004F2557" w:rsidRPr="00094C75" w:rsidRDefault="004F2557" w:rsidP="006D67B8">
            <w:pPr>
              <w:rPr>
                <w:sz w:val="16"/>
                <w:szCs w:val="16"/>
              </w:rPr>
            </w:pPr>
            <w:r w:rsidRPr="00094C75">
              <w:rPr>
                <w:sz w:val="16"/>
                <w:szCs w:val="16"/>
              </w:rPr>
              <w:t>Reaching areas</w:t>
            </w:r>
          </w:p>
        </w:tc>
        <w:tc>
          <w:tcPr>
            <w:tcW w:w="1455" w:type="dxa"/>
            <w:shd w:val="clear" w:color="auto" w:fill="BFBFBF" w:themeFill="background1" w:themeFillShade="BF"/>
          </w:tcPr>
          <w:p w:rsidR="004F2557" w:rsidRPr="00094C75" w:rsidRDefault="004F2557" w:rsidP="006D67B8">
            <w:pPr>
              <w:rPr>
                <w:sz w:val="16"/>
                <w:szCs w:val="16"/>
              </w:rPr>
            </w:pPr>
          </w:p>
        </w:tc>
        <w:tc>
          <w:tcPr>
            <w:tcW w:w="1065" w:type="dxa"/>
            <w:shd w:val="clear" w:color="auto" w:fill="BFBFBF" w:themeFill="background1" w:themeFillShade="BF"/>
          </w:tcPr>
          <w:p w:rsidR="004F2557" w:rsidRPr="00094C75" w:rsidRDefault="004F2557" w:rsidP="006D67B8">
            <w:pPr>
              <w:rPr>
                <w:sz w:val="16"/>
                <w:szCs w:val="16"/>
              </w:rPr>
            </w:pPr>
            <w:r w:rsidRPr="00094C75">
              <w:rPr>
                <w:sz w:val="16"/>
                <w:szCs w:val="16"/>
              </w:rPr>
              <w:t>cutting</w:t>
            </w: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lexible</w:t>
            </w:r>
          </w:p>
        </w:tc>
        <w:tc>
          <w:tcPr>
            <w:tcW w:w="241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elevators to control amount of suction</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ingle handed drilling - irrigation and suction at the same time</w:t>
            </w:r>
          </w:p>
        </w:tc>
        <w:tc>
          <w:tcPr>
            <w:tcW w:w="1697" w:type="dxa"/>
          </w:tcPr>
          <w:p w:rsidR="004F2557" w:rsidRPr="00094C75" w:rsidRDefault="004F2557" w:rsidP="006D67B8">
            <w:pPr>
              <w:rPr>
                <w:sz w:val="16"/>
                <w:szCs w:val="16"/>
              </w:rPr>
            </w:pPr>
            <w:r w:rsidRPr="00094C75">
              <w:rPr>
                <w:sz w:val="16"/>
                <w:szCs w:val="16"/>
              </w:rPr>
              <w:t>Reach disease in the mastoid through the canal (</w:t>
            </w:r>
            <w:proofErr w:type="spellStart"/>
            <w:r w:rsidRPr="00094C75">
              <w:rPr>
                <w:sz w:val="16"/>
                <w:szCs w:val="16"/>
              </w:rPr>
              <w:t>retractible</w:t>
            </w:r>
            <w:proofErr w:type="spellEnd"/>
            <w:r w:rsidRPr="00094C75">
              <w:rPr>
                <w:sz w:val="16"/>
                <w:szCs w:val="16"/>
              </w:rPr>
              <w:t>)</w:t>
            </w:r>
          </w:p>
        </w:tc>
        <w:tc>
          <w:tcPr>
            <w:tcW w:w="1455"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angled shaft to keep hands from bumping into each other</w:t>
            </w:r>
          </w:p>
        </w:tc>
        <w:tc>
          <w:tcPr>
            <w:tcW w:w="1065" w:type="dxa"/>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urved round knife for better incision of the skin in first step of any middle ear surgery</w:t>
            </w: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Endoscope holder to facilitate 2-handed surgery</w:t>
            </w:r>
          </w:p>
        </w:tc>
        <w:tc>
          <w:tcPr>
            <w:tcW w:w="241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ipolar with suction</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one cutting – piezoelectric</w:t>
            </w:r>
          </w:p>
        </w:tc>
        <w:tc>
          <w:tcPr>
            <w:tcW w:w="1697"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 xml:space="preserve">Bent and longer instruments to reach </w:t>
            </w:r>
            <w:proofErr w:type="spellStart"/>
            <w:r w:rsidRPr="00094C75">
              <w:rPr>
                <w:rFonts w:ascii="Calibri" w:eastAsia="Times New Roman" w:hAnsi="Calibri" w:cs="Times New Roman"/>
                <w:color w:val="000000"/>
                <w:sz w:val="16"/>
                <w:szCs w:val="16"/>
                <w:lang w:val="en-CA" w:eastAsia="en-CA"/>
              </w:rPr>
              <w:t>supratubal</w:t>
            </w:r>
            <w:proofErr w:type="spellEnd"/>
            <w:r w:rsidRPr="00094C75">
              <w:rPr>
                <w:rFonts w:ascii="Calibri" w:eastAsia="Times New Roman" w:hAnsi="Calibri" w:cs="Times New Roman"/>
                <w:color w:val="000000"/>
                <w:sz w:val="16"/>
                <w:szCs w:val="16"/>
                <w:lang w:val="en-CA" w:eastAsia="en-CA"/>
              </w:rPr>
              <w:t xml:space="preserve"> recess or deep sinus tympani</w:t>
            </w:r>
          </w:p>
        </w:tc>
        <w:tc>
          <w:tcPr>
            <w:tcW w:w="1455"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Remove vascular lesions without causing bleeding</w:t>
            </w: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ontinuously cleaning lens</w:t>
            </w:r>
          </w:p>
        </w:tc>
        <w:tc>
          <w:tcPr>
            <w:tcW w:w="2410" w:type="dxa"/>
            <w:shd w:val="clear" w:color="auto" w:fill="FFE599" w:themeFill="accent4" w:themeFillTint="66"/>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isposable curved and angled suckers</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Piezoelectric drill is quite useful</w:t>
            </w:r>
          </w:p>
        </w:tc>
        <w:tc>
          <w:tcPr>
            <w:tcW w:w="1697"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Instruments with working angles that can be adjusted</w:t>
            </w:r>
          </w:p>
        </w:tc>
        <w:tc>
          <w:tcPr>
            <w:tcW w:w="1455"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pecialized for coagulations</w:t>
            </w: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easible endoscope holder</w:t>
            </w:r>
          </w:p>
        </w:tc>
        <w:tc>
          <w:tcPr>
            <w:tcW w:w="241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 blunt dissector</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rill that can remove bone without obscuring vision</w:t>
            </w:r>
          </w:p>
        </w:tc>
        <w:tc>
          <w:tcPr>
            <w:tcW w:w="1697"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Tool that can reach structures and disease that are visible by the endoscope</w:t>
            </w: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Flexible joint by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to fix endoscope to allow bimanual work is useful but too thick </w:t>
            </w:r>
          </w:p>
        </w:tc>
        <w:tc>
          <w:tcPr>
            <w:tcW w:w="2410" w:type="dxa"/>
            <w:shd w:val="clear" w:color="auto" w:fill="FFE599" w:themeFill="accent4" w:themeFillTint="66"/>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Curved suction</w:t>
            </w:r>
          </w:p>
        </w:tc>
        <w:tc>
          <w:tcPr>
            <w:tcW w:w="2020" w:type="dxa"/>
          </w:tcPr>
          <w:p w:rsidR="004F2557" w:rsidRPr="00094C75" w:rsidRDefault="004F2557" w:rsidP="006D67B8">
            <w:pPr>
              <w:rPr>
                <w:sz w:val="16"/>
                <w:szCs w:val="16"/>
              </w:rPr>
            </w:pPr>
          </w:p>
        </w:tc>
        <w:tc>
          <w:tcPr>
            <w:tcW w:w="1697" w:type="dxa"/>
          </w:tcPr>
          <w:p w:rsidR="004F2557" w:rsidRPr="00094C75" w:rsidRDefault="00240277" w:rsidP="006D67B8">
            <w:pPr>
              <w:rPr>
                <w:sz w:val="16"/>
                <w:szCs w:val="16"/>
              </w:rPr>
            </w:pPr>
            <w:r>
              <w:rPr>
                <w:sz w:val="16"/>
                <w:szCs w:val="16"/>
              </w:rPr>
              <w:t>Modify the whirly bird instrument (from Bausch and Lomb) as they are too short to dissect cholesteatoma in deep sinus tympani.</w:t>
            </w: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240277" w:rsidP="006D67B8">
            <w:pPr>
              <w:rPr>
                <w:rFonts w:ascii="Calibri" w:eastAsia="Times New Roman" w:hAnsi="Calibri" w:cs="Times New Roman"/>
                <w:color w:val="000000"/>
                <w:sz w:val="16"/>
                <w:szCs w:val="16"/>
                <w:lang w:val="en-CA" w:eastAsia="en-CA"/>
              </w:rPr>
            </w:pPr>
            <w:r>
              <w:rPr>
                <w:rFonts w:ascii="Calibri" w:eastAsia="Times New Roman" w:hAnsi="Calibri" w:cs="Times New Roman"/>
                <w:color w:val="000000"/>
                <w:sz w:val="16"/>
                <w:szCs w:val="16"/>
                <w:lang w:val="en-CA" w:eastAsia="en-CA"/>
              </w:rPr>
              <w:t>Endoscope holder to help the two-handed technique</w:t>
            </w:r>
          </w:p>
        </w:tc>
        <w:tc>
          <w:tcPr>
            <w:tcW w:w="2410" w:type="dxa"/>
            <w:shd w:val="clear" w:color="auto" w:fill="FFE599" w:themeFill="accent4" w:themeFillTint="66"/>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Suction with different angles to suction </w:t>
            </w:r>
            <w:proofErr w:type="spellStart"/>
            <w:r w:rsidRPr="00094C75">
              <w:rPr>
                <w:rFonts w:ascii="Calibri" w:eastAsia="Times New Roman" w:hAnsi="Calibri" w:cs="Times New Roman"/>
                <w:color w:val="000000"/>
                <w:sz w:val="16"/>
                <w:szCs w:val="16"/>
                <w:lang w:val="en-CA" w:eastAsia="en-CA"/>
              </w:rPr>
              <w:t>cholesteatomatous</w:t>
            </w:r>
            <w:proofErr w:type="spellEnd"/>
            <w:r w:rsidRPr="00094C75">
              <w:rPr>
                <w:rFonts w:ascii="Calibri" w:eastAsia="Times New Roman" w:hAnsi="Calibri" w:cs="Times New Roman"/>
                <w:color w:val="000000"/>
                <w:sz w:val="16"/>
                <w:szCs w:val="16"/>
                <w:lang w:val="en-CA" w:eastAsia="en-CA"/>
              </w:rPr>
              <w:t xml:space="preserve"> matrix at different sites</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Dissection + suction simultaneously</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Improved curved suctions able to reach and aspirate cholesteatoma matrix from attic and sinus tympani (difficult to </w:t>
            </w:r>
            <w:r w:rsidRPr="00094C75">
              <w:rPr>
                <w:rFonts w:ascii="Calibri" w:eastAsia="Times New Roman" w:hAnsi="Calibri" w:cs="Times New Roman"/>
                <w:color w:val="000000"/>
                <w:sz w:val="16"/>
                <w:szCs w:val="16"/>
                <w:lang w:val="en-CA" w:eastAsia="en-CA"/>
              </w:rPr>
              <w:lastRenderedPageBreak/>
              <w:t xml:space="preserve">reach areas) current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curved suctions are too flimsy, thin and long</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Suction smoke during laser surgery (separate or </w:t>
            </w:r>
            <w:proofErr w:type="spellStart"/>
            <w:r w:rsidRPr="00094C75">
              <w:rPr>
                <w:rFonts w:ascii="Calibri" w:eastAsia="Times New Roman" w:hAnsi="Calibri" w:cs="Times New Roman"/>
                <w:color w:val="000000"/>
                <w:sz w:val="16"/>
                <w:szCs w:val="16"/>
                <w:lang w:val="en-CA" w:eastAsia="en-CA"/>
              </w:rPr>
              <w:t>or</w:t>
            </w:r>
            <w:proofErr w:type="spellEnd"/>
            <w:r w:rsidRPr="00094C75">
              <w:rPr>
                <w:rFonts w:ascii="Calibri" w:eastAsia="Times New Roman" w:hAnsi="Calibri" w:cs="Times New Roman"/>
                <w:color w:val="000000"/>
                <w:sz w:val="16"/>
                <w:szCs w:val="16"/>
                <w:lang w:val="en-CA" w:eastAsia="en-CA"/>
              </w:rPr>
              <w:t xml:space="preserve"> mounted on the laser tip)</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bl>
    <w:p w:rsidR="00736DC5" w:rsidRDefault="004F2557" w:rsidP="00F56777">
      <w:r>
        <w:t xml:space="preserve">*yellow = both reaching and suction </w:t>
      </w:r>
    </w:p>
    <w:p w:rsidR="00833647" w:rsidRDefault="00833647" w:rsidP="00F56777"/>
    <w:p w:rsidR="00833647" w:rsidRDefault="00833647" w:rsidP="00F56777"/>
    <w:p w:rsidR="00490FD1" w:rsidRDefault="00015BCD" w:rsidP="00086F3F">
      <w:pPr>
        <w:pStyle w:val="Heading2"/>
      </w:pPr>
      <w:r>
        <w:t xml:space="preserve">Discussion: </w:t>
      </w:r>
    </w:p>
    <w:p w:rsidR="00E326E5" w:rsidRDefault="00E326E5" w:rsidP="00F420DC">
      <w:pPr>
        <w:ind w:firstLine="720"/>
        <w:rPr>
          <w:lang w:val="en-CA"/>
        </w:rPr>
      </w:pPr>
      <w:r>
        <w:t xml:space="preserve">We have conducted a cross-sectional mixed-methods survey to identify, </w:t>
      </w:r>
      <w:r w:rsidR="00235968">
        <w:rPr>
          <w:i/>
        </w:rPr>
        <w:t>quantify</w:t>
      </w:r>
      <w:r>
        <w:t xml:space="preserve"> and describe the difficulties 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5D39E4"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D39E4" w:rsidRPr="00B55125">
        <w:rPr>
          <w:lang w:val="en-CA"/>
        </w:rPr>
        <w:fldChar w:fldCharType="separate"/>
      </w:r>
      <w:r w:rsidRPr="00866A1C">
        <w:rPr>
          <w:noProof/>
          <w:lang w:val="en-CA"/>
        </w:rPr>
        <w:t>[6]</w:t>
      </w:r>
      <w:r w:rsidR="005D39E4"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w:t>
      </w:r>
      <w:commentRangeStart w:id="8"/>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w:t>
      </w:r>
      <w:proofErr w:type="gramStart"/>
      <w:r w:rsidR="00951D1E">
        <w:rPr>
          <w:lang w:val="en-CA"/>
        </w:rPr>
        <w:t>TEES</w:t>
      </w:r>
      <w:proofErr w:type="gramEnd"/>
      <w:r w:rsidR="00951D1E">
        <w:rPr>
          <w:lang w:val="en-CA"/>
        </w:rPr>
        <w:t xml:space="preserve">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8"/>
      <w:r w:rsidR="00235968">
        <w:rPr>
          <w:rStyle w:val="CommentReference"/>
        </w:rPr>
        <w:commentReference w:id="8"/>
      </w:r>
      <w:r w:rsidR="00951D1E">
        <w:rPr>
          <w:lang w:val="en-CA"/>
        </w:rPr>
        <w:t xml:space="preserve">. This survey included respondents internationally to get a world-wide response on what challenges during TEES require instrumentation. </w:t>
      </w:r>
    </w:p>
    <w:p w:rsidR="0069326C" w:rsidRDefault="0069326C" w:rsidP="00F420DC">
      <w:pPr>
        <w:ind w:firstLine="720"/>
        <w:rPr>
          <w:lang w:val="en-CA"/>
        </w:rPr>
      </w:pPr>
    </w:p>
    <w:p w:rsidR="0069326C" w:rsidRDefault="0069326C" w:rsidP="00F420DC">
      <w:pPr>
        <w:ind w:firstLine="720"/>
        <w:rPr>
          <w:b/>
          <w:i/>
          <w:lang w:val="en-CA"/>
        </w:rPr>
      </w:pPr>
      <w:r w:rsidRPr="0069326C">
        <w:rPr>
          <w:b/>
          <w:i/>
          <w:lang w:val="en-CA"/>
        </w:rPr>
        <w:t>&lt;</w:t>
      </w:r>
      <w:proofErr w:type="gramStart"/>
      <w:r w:rsidRPr="0069326C">
        <w:rPr>
          <w:b/>
          <w:i/>
          <w:lang w:val="en-CA"/>
        </w:rPr>
        <w:t>main</w:t>
      </w:r>
      <w:proofErr w:type="gramEnd"/>
      <w:r w:rsidRPr="0069326C">
        <w:rPr>
          <w:b/>
          <w:i/>
          <w:lang w:val="en-CA"/>
        </w:rPr>
        <w:t xml:space="preserve"> findings&gt;</w:t>
      </w:r>
    </w:p>
    <w:p w:rsidR="00E86552" w:rsidRPr="00E86552" w:rsidRDefault="00E86552" w:rsidP="00F420DC">
      <w:pPr>
        <w:ind w:firstLine="720"/>
        <w:rPr>
          <w:lang w:val="en-CA"/>
        </w:rPr>
      </w:pPr>
      <w:r>
        <w:rPr>
          <w:lang w:val="en-CA"/>
        </w:rPr>
        <w:t xml:space="preserve">From the comments regarding instrumentation to facilitate TEES, nine out of seventeen responses described an instrument that combines suction with </w:t>
      </w:r>
      <w:proofErr w:type="gramStart"/>
      <w:r>
        <w:rPr>
          <w:lang w:val="en-CA"/>
        </w:rPr>
        <w:t>another functionality</w:t>
      </w:r>
      <w:proofErr w:type="gramEnd"/>
      <w:r>
        <w:rPr>
          <w:lang w:val="en-CA"/>
        </w:rPr>
        <w:t xml:space="preserve">, such as dissection, </w:t>
      </w:r>
      <w:proofErr w:type="spellStart"/>
      <w:r>
        <w:rPr>
          <w:lang w:val="en-CA"/>
        </w:rPr>
        <w:t>cautery</w:t>
      </w:r>
      <w:proofErr w:type="spellEnd"/>
      <w:r>
        <w:rPr>
          <w:lang w:val="en-CA"/>
        </w:rPr>
        <w:t xml:space="preserve"> and reach via shaft shape. Nine out of seventeen comments described an instrument that could reach areas better and four out of seventeen comments mentioned a tool that combined reach and suction. Four out of seventeen comments described an instrument to hold the endoscope and four comments described an instrument that could drill bone while combining irrigation and suction or with better visualization. </w:t>
      </w:r>
    </w:p>
    <w:p w:rsidR="0069326C" w:rsidRPr="00F420DC" w:rsidRDefault="0069326C" w:rsidP="00F420DC">
      <w:pPr>
        <w:ind w:firstLine="720"/>
        <w:rPr>
          <w:lang w:val="en-CA"/>
        </w:rPr>
      </w:pPr>
    </w:p>
    <w:p w:rsidR="00715121" w:rsidRDefault="004327B4" w:rsidP="00F420DC">
      <w:pPr>
        <w:ind w:firstLine="720"/>
      </w:pPr>
      <w:commentRangeStart w:id="9"/>
      <w:r>
        <w:t>A</w:t>
      </w:r>
      <w:r w:rsidR="003E1D40" w:rsidRPr="00AC1CBF">
        <w:t>nalog visual scale</w:t>
      </w:r>
      <w:r>
        <w:t>s</w:t>
      </w:r>
      <w:r w:rsidR="003E1D40" w:rsidRPr="00AC1CBF">
        <w:t xml:space="preserve"> w</w:t>
      </w:r>
      <w:r>
        <w:t>ere</w:t>
      </w:r>
      <w:r w:rsidR="003E1D40" w:rsidRPr="00AC1CBF">
        <w:t xml:space="preserve"> chosen </w:t>
      </w:r>
      <w:r>
        <w:t xml:space="preserve">over </w:t>
      </w:r>
      <w:proofErr w:type="spellStart"/>
      <w:r>
        <w:t>likert</w:t>
      </w:r>
      <w:proofErr w:type="spellEnd"/>
      <w:r>
        <w:t xml:space="preserve">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5D39E4"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5D39E4" w:rsidRPr="00AC1CBF">
        <w:fldChar w:fldCharType="separate"/>
      </w:r>
      <w:r w:rsidR="003E1D40" w:rsidRPr="00876325">
        <w:rPr>
          <w:noProof/>
        </w:rPr>
        <w:t>[11]</w:t>
      </w:r>
      <w:r w:rsidR="005D39E4" w:rsidRPr="00AC1CBF">
        <w:fldChar w:fldCharType="end"/>
      </w:r>
      <w:r w:rsidR="005D39E4"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5D39E4" w:rsidRPr="00AC1CBF">
        <w:fldChar w:fldCharType="separate"/>
      </w:r>
      <w:r w:rsidR="003E1D40" w:rsidRPr="00876325">
        <w:rPr>
          <w:noProof/>
        </w:rPr>
        <w:t>[12]</w:t>
      </w:r>
      <w:r w:rsidR="005D39E4" w:rsidRPr="00AC1CBF">
        <w:fldChar w:fldCharType="end"/>
      </w:r>
      <w:r w:rsidR="003E1D40" w:rsidRPr="00AC1CBF">
        <w:t xml:space="preserve">. </w:t>
      </w:r>
      <w:commentRangeStart w:id="10"/>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w:t>
      </w:r>
      <w:proofErr w:type="spellStart"/>
      <w:r w:rsidR="003E1D40" w:rsidRPr="00AC1CBF">
        <w:t>likert</w:t>
      </w:r>
      <w:proofErr w:type="spellEnd"/>
      <w:r w:rsidR="003E1D40" w:rsidRPr="00AC1CBF">
        <w:t xml:space="preserve"> scale because respondents </w:t>
      </w:r>
      <w:r w:rsidR="003E1D40">
        <w:t xml:space="preserve">are not </w:t>
      </w:r>
      <w:r w:rsidR="00235968" w:rsidRPr="00235968">
        <w:rPr>
          <w:i/>
        </w:rPr>
        <w:t xml:space="preserve">arbitrarily bound to a set </w:t>
      </w:r>
      <w:r w:rsidR="00235968" w:rsidRPr="004327B4">
        <w:rPr>
          <w:i/>
        </w:rPr>
        <w:t>number of 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w:t>
      </w:r>
      <w:proofErr w:type="spellStart"/>
      <w:r>
        <w:t>likert</w:t>
      </w:r>
      <w:proofErr w:type="spellEnd"/>
      <w:r>
        <w:t xml:space="preserve">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5D39E4">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5D39E4">
        <w:fldChar w:fldCharType="separate"/>
      </w:r>
      <w:r w:rsidR="003E1D40" w:rsidRPr="00876325">
        <w:rPr>
          <w:noProof/>
        </w:rPr>
        <w:t>[11]</w:t>
      </w:r>
      <w:r w:rsidR="005D39E4">
        <w:fldChar w:fldCharType="end"/>
      </w:r>
      <w:r w:rsidR="005D39E4">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5D39E4">
        <w:fldChar w:fldCharType="separate"/>
      </w:r>
      <w:r w:rsidR="003E1D40" w:rsidRPr="00876325">
        <w:rPr>
          <w:noProof/>
        </w:rPr>
        <w:t>[13]</w:t>
      </w:r>
      <w:r w:rsidR="005D39E4">
        <w:fldChar w:fldCharType="end"/>
      </w:r>
      <w:r w:rsidR="003E1D40" w:rsidRPr="00AC1CBF">
        <w:t xml:space="preserve">. </w:t>
      </w:r>
      <w:commentRangeEnd w:id="10"/>
      <w:r w:rsidR="00B90E0D">
        <w:rPr>
          <w:rStyle w:val="CommentReference"/>
        </w:rPr>
        <w:commentReference w:id="10"/>
      </w:r>
      <w:commentRangeEnd w:id="9"/>
      <w:r>
        <w:rPr>
          <w:rStyle w:val="CommentReference"/>
        </w:rPr>
        <w:commentReference w:id="9"/>
      </w:r>
    </w:p>
    <w:p w:rsidR="00715121" w:rsidRDefault="00715121" w:rsidP="00DB3A3F">
      <w:pPr>
        <w:ind w:firstLine="720"/>
        <w:rPr>
          <w:lang w:val="en-CA"/>
        </w:rPr>
      </w:pPr>
      <w:r>
        <w:t>The following discusses the different difficulties outli</w:t>
      </w:r>
      <w:r w:rsidR="0069326C">
        <w:t>ned in the questionnaire.</w:t>
      </w:r>
    </w:p>
    <w:p w:rsidR="003E1D40" w:rsidRPr="003E1D40" w:rsidRDefault="003E1D40" w:rsidP="003E1D40"/>
    <w:p w:rsidR="000B67EC" w:rsidRDefault="008D0425" w:rsidP="00414708">
      <w:pPr>
        <w:pStyle w:val="Heading3"/>
        <w:rPr>
          <w:lang w:val="en-CA"/>
        </w:rPr>
      </w:pPr>
      <w:r>
        <w:rPr>
          <w:lang w:val="en-CA"/>
        </w:rPr>
        <w:t>Bleeding c</w:t>
      </w:r>
      <w:r w:rsidR="000B67EC">
        <w:rPr>
          <w:lang w:val="en-CA"/>
        </w:rPr>
        <w:t xml:space="preserve">ontrol </w:t>
      </w:r>
    </w:p>
    <w:p w:rsidR="00E0401A" w:rsidRDefault="00E0401A" w:rsidP="00B90E0D">
      <w:pPr>
        <w:ind w:firstLine="720"/>
      </w:pPr>
    </w:p>
    <w:p w:rsidR="00731421" w:rsidRDefault="00731421" w:rsidP="00B90E0D">
      <w:pPr>
        <w:ind w:firstLine="720"/>
      </w:pPr>
      <w:commentRangeStart w:id="11"/>
      <w:r>
        <w:lastRenderedPageBreak/>
        <w:t>-discuss the nature of the challenge</w:t>
      </w:r>
    </w:p>
    <w:p w:rsidR="00E0401A" w:rsidRDefault="00E0401A" w:rsidP="00B90E0D">
      <w:pPr>
        <w:ind w:firstLine="720"/>
      </w:pPr>
      <w:r>
        <w:t>-identified this as a challenge</w:t>
      </w:r>
      <w:r w:rsidR="00731421">
        <w:t xml:space="preserve"> (can also cite an excellent paper by le Nobel et al.!!)</w:t>
      </w:r>
    </w:p>
    <w:p w:rsidR="00E0401A" w:rsidRDefault="00E0401A" w:rsidP="00B90E0D">
      <w:pPr>
        <w:ind w:firstLine="720"/>
      </w:pPr>
      <w:r>
        <w:t>-compare this to existing literature on the topic</w:t>
      </w:r>
      <w:r w:rsidR="001711A9">
        <w:t xml:space="preserve"> (i.e. did we identify this as being a greater concern? </w:t>
      </w:r>
      <w:proofErr w:type="gramStart"/>
      <w:r w:rsidR="001711A9">
        <w:t>Subgroup analyses?)</w:t>
      </w:r>
      <w:proofErr w:type="gramEnd"/>
    </w:p>
    <w:p w:rsidR="00E0401A" w:rsidRDefault="00E0401A" w:rsidP="00B90E0D">
      <w:pPr>
        <w:ind w:firstLine="720"/>
      </w:pPr>
      <w:r>
        <w:t xml:space="preserve">-discuss </w:t>
      </w:r>
      <w:r w:rsidR="00731421">
        <w:t>existing methods managing bleeding</w:t>
      </w:r>
    </w:p>
    <w:p w:rsidR="00731421" w:rsidRDefault="00731421" w:rsidP="00B90E0D">
      <w:pPr>
        <w:ind w:firstLine="720"/>
      </w:pPr>
      <w:r>
        <w:t>-discuss potential future ways of managing</w:t>
      </w:r>
    </w:p>
    <w:commentRangeEnd w:id="11"/>
    <w:p w:rsidR="00731421" w:rsidRDefault="00731421" w:rsidP="00B90E0D">
      <w:pPr>
        <w:ind w:firstLine="720"/>
      </w:pPr>
      <w:r>
        <w:rPr>
          <w:rStyle w:val="CommentReference"/>
        </w:rPr>
        <w:commentReference w:id="11"/>
      </w:r>
    </w:p>
    <w:p w:rsidR="00B61F40" w:rsidRPr="00B90E0D" w:rsidRDefault="000B67EC" w:rsidP="00B90E0D">
      <w:pPr>
        <w:ind w:firstLine="720"/>
      </w:pPr>
      <w:r>
        <w:t>Managing bleeding has been reported</w:t>
      </w:r>
      <w:r w:rsidR="001A0FFB">
        <w:t xml:space="preserve"> many times as a challenge during TEES in various papers regarding teaching TEES, instrumentation and a survey of Canadian otologists where 24% of respondents reported bleeding as a challenge during TEES </w:t>
      </w:r>
      <w:r w:rsidR="005D39E4">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D39E4">
        <w:fldChar w:fldCharType="separate"/>
      </w:r>
      <w:r w:rsidR="00866A1C" w:rsidRPr="00866A1C">
        <w:rPr>
          <w:noProof/>
        </w:rPr>
        <w:t>[5]</w:t>
      </w:r>
      <w:r w:rsidR="005D39E4">
        <w:fldChar w:fldCharType="end"/>
      </w:r>
      <w:r w:rsidR="005D39E4">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D39E4">
        <w:fldChar w:fldCharType="separate"/>
      </w:r>
      <w:r w:rsidR="00866A1C" w:rsidRPr="00866A1C">
        <w:rPr>
          <w:noProof/>
        </w:rPr>
        <w:t>[6]</w:t>
      </w:r>
      <w:r w:rsidR="005D39E4">
        <w:fldChar w:fldCharType="end"/>
      </w:r>
      <w:r w:rsidR="005D39E4">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D39E4">
        <w:fldChar w:fldCharType="separate"/>
      </w:r>
      <w:r w:rsidRPr="00A440DB">
        <w:rPr>
          <w:noProof/>
        </w:rPr>
        <w:t>[3]</w:t>
      </w:r>
      <w:r w:rsidR="005D39E4">
        <w:fldChar w:fldCharType="end"/>
      </w:r>
      <w:r w:rsidR="005D39E4">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D39E4">
        <w:fldChar w:fldCharType="separate"/>
      </w:r>
      <w:r w:rsidR="00866A1C" w:rsidRPr="00866A1C">
        <w:rPr>
          <w:noProof/>
        </w:rPr>
        <w:t>[4]</w:t>
      </w:r>
      <w:r w:rsidR="005D39E4">
        <w:fldChar w:fldCharType="end"/>
      </w:r>
      <w:r w:rsidR="005D39E4">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5D39E4">
        <w:fldChar w:fldCharType="separate"/>
      </w:r>
      <w:r w:rsidR="00F079FC" w:rsidRPr="00F079FC">
        <w:rPr>
          <w:noProof/>
        </w:rPr>
        <w:t>[14]</w:t>
      </w:r>
      <w:r w:rsidR="005D39E4">
        <w:fldChar w:fldCharType="end"/>
      </w:r>
      <w:r>
        <w:t xml:space="preserve">. </w:t>
      </w:r>
      <w:r w:rsidR="001A0FFB">
        <w:t xml:space="preserve">As well, a study by le Nobel et al. reported that impaired surgical field clarity due to </w:t>
      </w:r>
      <w:proofErr w:type="spellStart"/>
      <w:r w:rsidR="001A0FFB">
        <w:t>intraoperative</w:t>
      </w:r>
      <w:proofErr w:type="spellEnd"/>
      <w:r w:rsidR="001A0FFB">
        <w:t xml:space="preserve"> bleeding is associated with increased risk of residual cholesteatoma for </w:t>
      </w:r>
      <w:proofErr w:type="spellStart"/>
      <w:r w:rsidR="001A0FFB">
        <w:t>meso</w:t>
      </w:r>
      <w:proofErr w:type="spellEnd"/>
      <w:r w:rsidR="001A0FFB">
        <w:t>/</w:t>
      </w:r>
      <w:proofErr w:type="spellStart"/>
      <w:r w:rsidR="001A0FFB">
        <w:t>epitympanic</w:t>
      </w:r>
      <w:proofErr w:type="spellEnd"/>
      <w:r w:rsidR="001A0FFB">
        <w:t xml:space="preserve"> cholesteatoma </w:t>
      </w:r>
      <w:r w:rsidR="005D39E4">
        <w:fldChar w:fldCharType="begin" w:fldLock="1"/>
      </w:r>
      <w:r w:rsidR="001A0FFB">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15]", "plainTextFormattedCitation" : "[15]" }, "properties" : { "noteIndex" : 0 }, "schema" : "https://github.com/citation-style-language/schema/raw/master/csl-citation.json" }</w:instrText>
      </w:r>
      <w:r w:rsidR="005D39E4">
        <w:fldChar w:fldCharType="separate"/>
      </w:r>
      <w:r w:rsidR="001A0FFB" w:rsidRPr="001A0FFB">
        <w:rPr>
          <w:noProof/>
        </w:rPr>
        <w:t>[15]</w:t>
      </w:r>
      <w:r w:rsidR="005D39E4">
        <w:fldChar w:fldCharType="end"/>
      </w:r>
      <w:r w:rsidR="001A0FFB">
        <w:t xml:space="preserve">. </w:t>
      </w:r>
      <w:r w:rsidR="00B61F40">
        <w:t>Specialized instruments are being developed to mitigate the problem of bleeding control. Instruments that incorporate a functional tip with a suction shaft allow for cutting, dissecting or elevating tissues while suctioning</w:t>
      </w:r>
      <w:r w:rsidR="001A0FFB">
        <w:t xml:space="preserve"> </w:t>
      </w:r>
      <w:r w:rsidR="005D39E4">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D39E4">
        <w:fldChar w:fldCharType="separate"/>
      </w:r>
      <w:r w:rsidRPr="00A440DB">
        <w:rPr>
          <w:noProof/>
        </w:rPr>
        <w:t>[3]</w:t>
      </w:r>
      <w:r w:rsidR="005D39E4">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w:t>
      </w:r>
      <w:proofErr w:type="spellStart"/>
      <w:r w:rsidR="00B61F40">
        <w:t>neuro</w:t>
      </w:r>
      <w:proofErr w:type="spellEnd"/>
      <w:r w:rsidR="00B61F40">
        <w:t xml:space="preserve">-patties before surgery, maintaining </w:t>
      </w:r>
      <w:proofErr w:type="spellStart"/>
      <w:r w:rsidR="00B61F40">
        <w:t>hypotensive</w:t>
      </w:r>
      <w:proofErr w:type="spellEnd"/>
      <w:r w:rsidR="00B61F40">
        <w:t xml:space="preserve">  anesthesia and gentle head elevation, careful instrument manipulation in external canal and applying epinephrine soaked cotton balls while raising the </w:t>
      </w:r>
      <w:proofErr w:type="spellStart"/>
      <w:r w:rsidR="00B61F40">
        <w:t>tympanomeatal</w:t>
      </w:r>
      <w:proofErr w:type="spellEnd"/>
      <w:r w:rsidR="00B61F40">
        <w:t xml:space="preserve"> flap </w:t>
      </w:r>
      <w:r w:rsidR="005D39E4">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D39E4">
        <w:fldChar w:fldCharType="separate"/>
      </w:r>
      <w:r w:rsidR="00B61F40" w:rsidRPr="001C12A0">
        <w:rPr>
          <w:noProof/>
        </w:rPr>
        <w:t>[8]</w:t>
      </w:r>
      <w:r w:rsidR="005D39E4">
        <w:fldChar w:fldCharType="end"/>
      </w:r>
      <w:r w:rsidR="005D39E4">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5D39E4">
        <w:fldChar w:fldCharType="separate"/>
      </w:r>
      <w:r w:rsidR="00F079FC" w:rsidRPr="00F079FC">
        <w:rPr>
          <w:noProof/>
        </w:rPr>
        <w:t>[14]</w:t>
      </w:r>
      <w:r w:rsidR="005D39E4">
        <w:fldChar w:fldCharType="end"/>
      </w:r>
      <w:r w:rsidR="00B61F40">
        <w:t xml:space="preserve">. </w:t>
      </w:r>
      <w:r w:rsidR="00DB381F">
        <w:t>From this questionnaire, bleeding control exhibited a need of 67% ± 5% and n</w:t>
      </w:r>
      <w:r w:rsidR="00B5360D">
        <w:t>ine of the seventeen comments from respondents descr</w:t>
      </w:r>
      <w:r w:rsidR="00DB381F">
        <w:t>ibed that an instrument combining suction</w:t>
      </w:r>
      <w:r w:rsidR="00B5360D">
        <w:t xml:space="preserve"> with</w:t>
      </w:r>
      <w:r w:rsidR="00DB381F">
        <w:t xml:space="preserve"> </w:t>
      </w:r>
      <w:proofErr w:type="gramStart"/>
      <w:r w:rsidR="00DB381F">
        <w:t>another</w:t>
      </w:r>
      <w:r w:rsidR="00B5360D">
        <w:t xml:space="preserve"> </w:t>
      </w:r>
      <w:r w:rsidR="00DB381F">
        <w:t>functionality</w:t>
      </w:r>
      <w:proofErr w:type="gramEnd"/>
      <w:r w:rsidR="00B5360D">
        <w:t xml:space="preserve">, </w:t>
      </w:r>
      <w:r w:rsidR="00DB381F">
        <w:t>such as</w:t>
      </w:r>
      <w:r w:rsidR="00B5360D">
        <w:t xml:space="preserve"> dissecting, cauterizing </w:t>
      </w:r>
      <w:r w:rsidR="00DB381F">
        <w:t>or</w:t>
      </w:r>
      <w:r w:rsidR="00B5360D">
        <w:t xml:space="preserve"> reaching, would be beneficial for TEES. </w:t>
      </w:r>
    </w:p>
    <w:p w:rsidR="00B61F40" w:rsidRDefault="00B61F40" w:rsidP="00414708">
      <w:pPr>
        <w:ind w:firstLine="720"/>
      </w:pPr>
    </w:p>
    <w:p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5D39E4">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D39E4">
        <w:fldChar w:fldCharType="separate"/>
      </w:r>
      <w:r w:rsidRPr="00A440DB">
        <w:rPr>
          <w:noProof/>
        </w:rPr>
        <w:t>[3]</w:t>
      </w:r>
      <w:r w:rsidR="005D39E4">
        <w:fldChar w:fldCharType="end"/>
      </w:r>
      <w:r>
        <w:t xml:space="preserve">. As well, residual cholesteatoma occurs if cholesteatoma is found in inaccessible areas </w:t>
      </w:r>
      <w:r w:rsidR="005D39E4">
        <w:fldChar w:fldCharType="begin" w:fldLock="1"/>
      </w:r>
      <w:r w:rsidR="001A0FFB">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6]", "plainTextFormattedCitation" : "[16]", "previouslyFormattedCitation" : "[15]" }, "properties" : { "noteIndex" : 0 }, "schema" : "https://github.com/citation-style-language/schema/raw/master/csl-citation.json" }</w:instrText>
      </w:r>
      <w:r w:rsidR="005D39E4">
        <w:fldChar w:fldCharType="separate"/>
      </w:r>
      <w:r w:rsidR="001A0FFB" w:rsidRPr="001A0FFB">
        <w:rPr>
          <w:noProof/>
        </w:rPr>
        <w:t>[16]</w:t>
      </w:r>
      <w:r w:rsidR="005D39E4">
        <w:fldChar w:fldCharType="end"/>
      </w:r>
      <w:r w:rsidR="005D39E4">
        <w:fldChar w:fldCharType="begin" w:fldLock="1"/>
      </w:r>
      <w:r w:rsidR="001A0FFB">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7]", "plainTextFormattedCitation" : "[17]", "previouslyFormattedCitation" : "[16]" }, "properties" : { "noteIndex" : 0 }, "schema" : "https://github.com/citation-style-language/schema/raw/master/csl-citation.json" }</w:instrText>
      </w:r>
      <w:r w:rsidR="005D39E4">
        <w:fldChar w:fldCharType="separate"/>
      </w:r>
      <w:r w:rsidR="001A0FFB" w:rsidRPr="001A0FFB">
        <w:rPr>
          <w:noProof/>
        </w:rPr>
        <w:t>[17]</w:t>
      </w:r>
      <w:r w:rsidR="005D39E4">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5D39E4">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D39E4">
        <w:fldChar w:fldCharType="separate"/>
      </w:r>
      <w:r w:rsidR="00EE3C40" w:rsidRPr="00A440DB">
        <w:rPr>
          <w:noProof/>
        </w:rPr>
        <w:t>[3]</w:t>
      </w:r>
      <w:r w:rsidR="005D39E4">
        <w:fldChar w:fldCharType="end"/>
      </w:r>
      <w:r w:rsidR="00EE3C40">
        <w:t>. However, the curve in the shaft is fixed and there are areas where the tip cannot reach, which would require bone removal.</w:t>
      </w:r>
    </w:p>
    <w:p w:rsidR="00414708" w:rsidRDefault="00414708" w:rsidP="000B67EC">
      <w:pPr>
        <w:pStyle w:val="Heading2"/>
        <w:rPr>
          <w:lang w:val="en-CA"/>
        </w:rPr>
      </w:pPr>
    </w:p>
    <w:p w:rsidR="000B67EC" w:rsidRDefault="008D0425" w:rsidP="00414708">
      <w:pPr>
        <w:pStyle w:val="Heading3"/>
        <w:rPr>
          <w:lang w:val="en-CA"/>
        </w:rPr>
      </w:pPr>
      <w:r>
        <w:rPr>
          <w:lang w:val="en-CA"/>
        </w:rPr>
        <w:t>C</w:t>
      </w:r>
      <w:r w:rsidR="000B67EC">
        <w:rPr>
          <w:lang w:val="en-CA"/>
        </w:rPr>
        <w:t>utting and removing bone</w:t>
      </w:r>
    </w:p>
    <w:p w:rsidR="000B67EC" w:rsidRPr="00344911" w:rsidRDefault="000B67EC" w:rsidP="008D0425">
      <w:pPr>
        <w:ind w:firstLine="720"/>
      </w:pPr>
      <w:proofErr w:type="gramStart"/>
      <w:r w:rsidRPr="000B67EC">
        <w:rPr>
          <w:highlight w:val="yellow"/>
        </w:rPr>
        <w:t>need</w:t>
      </w:r>
      <w:proofErr w:type="gramEnd"/>
      <w:r w:rsidRPr="000B67EC">
        <w:rPr>
          <w:highlight w:val="yellow"/>
        </w:rPr>
        <w:t xml:space="preserve"> a source for this</w:t>
      </w:r>
      <w:bookmarkStart w:id="12" w:name="_GoBack"/>
      <w:bookmarkEnd w:id="12"/>
    </w:p>
    <w:p w:rsidR="008D0425" w:rsidRDefault="008D0425" w:rsidP="000B67EC">
      <w:pPr>
        <w:pStyle w:val="Heading2"/>
        <w:rPr>
          <w:lang w:val="en-CA"/>
        </w:rPr>
      </w:pPr>
    </w:p>
    <w:p w:rsidR="000B67EC" w:rsidRDefault="008D0425" w:rsidP="008D0425">
      <w:pPr>
        <w:pStyle w:val="Heading3"/>
        <w:rPr>
          <w:lang w:val="en-CA"/>
        </w:rPr>
      </w:pPr>
      <w:r>
        <w:rPr>
          <w:lang w:val="en-CA"/>
        </w:rPr>
        <w:t>K</w:t>
      </w:r>
      <w:r w:rsidR="000B67EC">
        <w:rPr>
          <w:lang w:val="en-CA"/>
        </w:rPr>
        <w:t xml:space="preserve">eeping the endoscope lens clean </w:t>
      </w:r>
    </w:p>
    <w:p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5D39E4">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D39E4">
        <w:fldChar w:fldCharType="separate"/>
      </w:r>
      <w:r w:rsidR="000B67EC" w:rsidRPr="00A440DB">
        <w:rPr>
          <w:noProof/>
        </w:rPr>
        <w:t>[3]</w:t>
      </w:r>
      <w:r w:rsidR="005D39E4">
        <w:fldChar w:fldCharType="end"/>
      </w:r>
      <w:r w:rsidR="005D39E4">
        <w:fldChar w:fldCharType="begin" w:fldLock="1"/>
      </w:r>
      <w:r w:rsidR="001A0FF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5D39E4">
        <w:fldChar w:fldCharType="separate"/>
      </w:r>
      <w:r w:rsidRPr="00EE3C40">
        <w:rPr>
          <w:noProof/>
        </w:rPr>
        <w:t>[14]</w:t>
      </w:r>
      <w:r w:rsidR="005D39E4">
        <w:fldChar w:fldCharType="end"/>
      </w:r>
      <w:r w:rsidR="000B67EC">
        <w:t xml:space="preserve">. This difficulty during surgery requires the surgeon to remove the tool and endoscope, and wipe it </w:t>
      </w:r>
      <w:r w:rsidR="000B67EC">
        <w:lastRenderedPageBreak/>
        <w:t xml:space="preserve">periodically when the lens is not clean. The lens can also become dirty during drilling when pieces of bone and irrigation fluid are flowing in the surgical </w:t>
      </w:r>
      <w:proofErr w:type="gramStart"/>
      <w:r w:rsidR="000B67EC">
        <w:t>field</w:t>
      </w:r>
      <w:r w:rsidRPr="00EE3C40">
        <w:rPr>
          <w:highlight w:val="yellow"/>
        </w:rPr>
        <w:t>(</w:t>
      </w:r>
      <w:proofErr w:type="gramEnd"/>
      <w:r w:rsidRPr="00EE3C40">
        <w:rPr>
          <w:highlight w:val="yellow"/>
        </w:rPr>
        <w:t>???)</w:t>
      </w:r>
      <w:r w:rsidR="000B67EC">
        <w:t xml:space="preserve">. </w:t>
      </w:r>
    </w:p>
    <w:p w:rsidR="008D0425" w:rsidRDefault="008D0425" w:rsidP="000B67EC">
      <w:pPr>
        <w:pStyle w:val="Heading2"/>
        <w:rPr>
          <w:lang w:val="en-CA"/>
        </w:rPr>
      </w:pPr>
    </w:p>
    <w:p w:rsidR="000B67EC" w:rsidRDefault="008D0425" w:rsidP="008D0425">
      <w:pPr>
        <w:pStyle w:val="Heading3"/>
        <w:rPr>
          <w:lang w:val="en-CA"/>
        </w:rPr>
      </w:pPr>
      <w:r>
        <w:rPr>
          <w:lang w:val="en-CA"/>
        </w:rPr>
        <w:t>M</w:t>
      </w:r>
      <w:r w:rsidR="000B67EC">
        <w:rPr>
          <w:lang w:val="en-CA"/>
        </w:rPr>
        <w:t xml:space="preserve">oving and positioning a graft into the intended place </w:t>
      </w:r>
    </w:p>
    <w:p w:rsidR="000B67EC"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5D39E4">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5D39E4">
        <w:fldChar w:fldCharType="separate"/>
      </w:r>
      <w:r w:rsidR="001A0FFB" w:rsidRPr="001A0FFB">
        <w:rPr>
          <w:noProof/>
        </w:rPr>
        <w:t>[18]</w:t>
      </w:r>
      <w:r w:rsidR="005D39E4">
        <w:fldChar w:fldCharType="end"/>
      </w:r>
      <w:r>
        <w:t xml:space="preserve">. During TEES tympanoplasty the graft must be inserted into the ear canal and positioned single handedly in the desired orientation, e.g. underlay technique requires the graft to be supported under the annulus </w:t>
      </w:r>
      <w:proofErr w:type="spellStart"/>
      <w:r>
        <w:t>anteriorly</w:t>
      </w:r>
      <w:proofErr w:type="spellEnd"/>
      <w:r>
        <w:t xml:space="preserve"> and over the neck of the </w:t>
      </w:r>
      <w:proofErr w:type="spellStart"/>
      <w:r>
        <w:t>malleus</w:t>
      </w:r>
      <w:proofErr w:type="spellEnd"/>
      <w:r>
        <w:t xml:space="preserve"> for </w:t>
      </w:r>
      <w:proofErr w:type="spellStart"/>
      <w:r>
        <w:t>anterosuperior</w:t>
      </w:r>
      <w:proofErr w:type="spellEnd"/>
      <w:r>
        <w:t xml:space="preserve"> support </w:t>
      </w:r>
      <w:r w:rsidR="005D39E4">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5D39E4">
        <w:fldChar w:fldCharType="separate"/>
      </w:r>
      <w:r w:rsidR="001A0FFB" w:rsidRPr="001A0FFB">
        <w:rPr>
          <w:noProof/>
        </w:rPr>
        <w:t>[18]</w:t>
      </w:r>
      <w:r w:rsidR="005D39E4">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5D39E4">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D39E4">
        <w:fldChar w:fldCharType="separate"/>
      </w:r>
      <w:r w:rsidR="00333E83" w:rsidRPr="00333E83">
        <w:rPr>
          <w:noProof/>
        </w:rPr>
        <w:t>[8]</w:t>
      </w:r>
      <w:r w:rsidR="005D39E4">
        <w:fldChar w:fldCharType="end"/>
      </w:r>
    </w:p>
    <w:p w:rsidR="00715121" w:rsidRDefault="00715121" w:rsidP="008D0425">
      <w:pPr>
        <w:ind w:firstLine="720"/>
      </w:pPr>
    </w:p>
    <w:p w:rsidR="00715121" w:rsidRDefault="00715121" w:rsidP="00715121">
      <w:pPr>
        <w:pStyle w:val="Heading3"/>
      </w:pPr>
      <w:r>
        <w:t xml:space="preserve">Qualitative results: </w:t>
      </w:r>
    </w:p>
    <w:p w:rsidR="00715121" w:rsidRPr="00715121" w:rsidRDefault="00715121" w:rsidP="00715121">
      <w:r>
        <w:t>Insert qualitative results – open ended responses with themes/categories.</w:t>
      </w:r>
    </w:p>
    <w:p w:rsidR="00015BCD" w:rsidRDefault="00015BCD" w:rsidP="00015BCD"/>
    <w:p w:rsidR="0069326C" w:rsidRPr="0069326C" w:rsidRDefault="0069326C" w:rsidP="00015BCD">
      <w:pPr>
        <w:rPr>
          <w:b/>
          <w:i/>
        </w:rPr>
      </w:pPr>
      <w:r w:rsidRPr="0069326C">
        <w:rPr>
          <w:b/>
          <w:i/>
        </w:rPr>
        <w:t>&lt;</w:t>
      </w:r>
      <w:proofErr w:type="gramStart"/>
      <w:r w:rsidRPr="0069326C">
        <w:rPr>
          <w:b/>
          <w:i/>
        </w:rPr>
        <w:t>implications</w:t>
      </w:r>
      <w:proofErr w:type="gramEnd"/>
      <w:r w:rsidRPr="0069326C">
        <w:rPr>
          <w:b/>
          <w:i/>
        </w:rPr>
        <w:t xml:space="preserve"> of the findings&gt;</w:t>
      </w:r>
    </w:p>
    <w:p w:rsidR="0069326C" w:rsidRDefault="0069326C"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5E6EE5" w:rsidP="00132782">
      <w:pPr>
        <w:pStyle w:val="ListParagraph"/>
        <w:numPr>
          <w:ilvl w:val="1"/>
          <w:numId w:val="6"/>
        </w:numPr>
      </w:pPr>
      <w:r>
        <w:t>The questionnaire was sent to otologists</w:t>
      </w:r>
      <w:r w:rsidR="0069326C">
        <w:t xml:space="preserve"> who are</w:t>
      </w:r>
      <w:r>
        <w:t xml:space="preserve"> interested in endoscopic ear surgery</w:t>
      </w:r>
      <w:r w:rsidR="0069326C">
        <w:t xml:space="preserve"> as the questionnaire asked participants to rate their experience on TEES. There is a </w:t>
      </w:r>
      <w:r>
        <w:t xml:space="preserve">low </w:t>
      </w:r>
      <w:r w:rsidR="0069326C">
        <w:t>representation</w:t>
      </w:r>
      <w:r>
        <w:t xml:space="preserve"> of surgeons who </w:t>
      </w:r>
      <w:r w:rsidR="0069326C">
        <w:t xml:space="preserve">perform </w:t>
      </w:r>
      <w:r>
        <w:t>0% of surger</w:t>
      </w:r>
      <w:r w:rsidR="0069326C">
        <w:t xml:space="preserve">ies totally </w:t>
      </w:r>
      <w:proofErr w:type="spellStart"/>
      <w:r w:rsidR="0069326C">
        <w:t>endoscopically</w:t>
      </w:r>
      <w:proofErr w:type="spellEnd"/>
      <w:r w:rsidR="0069326C">
        <w:t xml:space="preserve"> (8% of respondents)</w:t>
      </w:r>
      <w:r>
        <w:t>.</w:t>
      </w:r>
      <w:r w:rsidR="0069326C">
        <w:t xml:space="preserve"> </w:t>
      </w:r>
      <w:r>
        <w:t xml:space="preserve"> </w:t>
      </w:r>
    </w:p>
    <w:p w:rsidR="005E6EE5" w:rsidRDefault="005E6EE5" w:rsidP="00132782">
      <w:pPr>
        <w:pStyle w:val="ListParagraph"/>
        <w:numPr>
          <w:ilvl w:val="1"/>
          <w:numId w:val="6"/>
        </w:numPr>
      </w:pPr>
      <w:r>
        <w:t xml:space="preserve">We do not know the major types of surgeries that the respondents do using TEES. </w:t>
      </w:r>
      <w:r w:rsidR="00B01A62">
        <w:t xml:space="preserve">This would affect the results as they would face different difficulties during surgery. For example, a surgeon who primarily performs </w:t>
      </w:r>
      <w:proofErr w:type="gramStart"/>
      <w:r w:rsidR="00B01A62">
        <w:t>TEES</w:t>
      </w:r>
      <w:proofErr w:type="gramEnd"/>
      <w:r w:rsidR="00B01A62">
        <w:t xml:space="preserve"> cholesteatoma would probably need more instrumentation for dissecting and reaching cholesteatoma. </w:t>
      </w:r>
    </w:p>
    <w:p w:rsidR="00B01A62" w:rsidRDefault="00B01A62" w:rsidP="00132782">
      <w:pPr>
        <w:pStyle w:val="ListParagraph"/>
        <w:numPr>
          <w:ilvl w:val="1"/>
          <w:numId w:val="6"/>
        </w:numPr>
      </w:pPr>
      <w:r>
        <w:t xml:space="preserve">Low response rate. The questionnaire, with 11 questions, was designed to be very short and easy to complete but it still received a low response rate. </w:t>
      </w:r>
    </w:p>
    <w:p w:rsidR="00E12426" w:rsidRDefault="00E12426" w:rsidP="00132782">
      <w:pPr>
        <w:pStyle w:val="ListParagraph"/>
        <w:numPr>
          <w:ilvl w:val="1"/>
          <w:numId w:val="6"/>
        </w:numPr>
      </w:pPr>
      <w:r>
        <w:t xml:space="preserve">The surgeons who responded probably are biased towards using TEES and therefore, the responses don’t include </w:t>
      </w:r>
      <w:r w:rsidR="007C4768">
        <w:t xml:space="preserve">opinions from surgeons who are not interested in TEES. However, since this study aims to identify the needs of </w:t>
      </w:r>
      <w:proofErr w:type="gramStart"/>
      <w:r w:rsidR="007C4768">
        <w:t>TEES</w:t>
      </w:r>
      <w:proofErr w:type="gramEnd"/>
      <w:r w:rsidR="007C4768">
        <w:t xml:space="preserve"> surgeons, this limitation is not so significant as we want to know the opinions of surgeons who practice TEES and are therefore interested in TEES. </w:t>
      </w:r>
    </w:p>
    <w:p w:rsidR="00A40CE7" w:rsidRDefault="00A40CE7">
      <w:r>
        <w:br w:type="page"/>
      </w:r>
    </w:p>
    <w:p w:rsidR="005163DD" w:rsidRPr="00FB5D5E" w:rsidRDefault="005163DD" w:rsidP="005163DD">
      <w:pPr>
        <w:rPr>
          <w:lang w:val="en-CA"/>
        </w:rPr>
      </w:pPr>
      <w:r>
        <w:rPr>
          <w:lang w:val="en-CA"/>
        </w:rPr>
        <w:lastRenderedPageBreak/>
        <w:t xml:space="preserve">Notes: </w:t>
      </w:r>
    </w:p>
    <w:p w:rsidR="005163DD" w:rsidRDefault="005163DD" w:rsidP="005163DD">
      <w:pPr>
        <w:pStyle w:val="ListParagraph"/>
        <w:numPr>
          <w:ilvl w:val="0"/>
          <w:numId w:val="16"/>
        </w:numPr>
      </w:pPr>
      <w:r>
        <w:t xml:space="preserve">Why are we doing </w:t>
      </w:r>
      <w:proofErr w:type="gramStart"/>
      <w:r>
        <w:t>a needs</w:t>
      </w:r>
      <w:proofErr w:type="gramEnd"/>
      <w:r>
        <w:t xml:space="preserve"> analysis?</w:t>
      </w:r>
    </w:p>
    <w:p w:rsidR="005163DD" w:rsidRDefault="005163DD" w:rsidP="005163DD">
      <w:r>
        <w:t>To identify, describe and rank the difficulties experienced during TEES and if developing new instruments to address these challenges would be beneficial to TEES.</w:t>
      </w:r>
    </w:p>
    <w:p w:rsidR="005163DD" w:rsidRDefault="005163DD" w:rsidP="005163DD">
      <w:pPr>
        <w:pStyle w:val="ListParagraph"/>
        <w:numPr>
          <w:ilvl w:val="0"/>
          <w:numId w:val="16"/>
        </w:numPr>
      </w:pPr>
      <w:r>
        <w:t>What do we want to learn from the needs analysis?</w:t>
      </w:r>
    </w:p>
    <w:p w:rsidR="005163DD" w:rsidRDefault="005163DD" w:rsidP="005163DD">
      <w:r>
        <w:t xml:space="preserve">The difficulties that are most widely experienced by </w:t>
      </w:r>
      <w:proofErr w:type="gramStart"/>
      <w:r>
        <w:t>TEES</w:t>
      </w:r>
      <w:proofErr w:type="gramEnd"/>
      <w:r>
        <w:t xml:space="preserve"> surgeons and what difficulties do surgeons require new instruments for.</w:t>
      </w:r>
    </w:p>
    <w:p w:rsidR="005163DD" w:rsidRDefault="005163DD" w:rsidP="005163DD">
      <w:pPr>
        <w:pStyle w:val="ListParagraph"/>
        <w:numPr>
          <w:ilvl w:val="0"/>
          <w:numId w:val="16"/>
        </w:numPr>
      </w:pPr>
      <w:r>
        <w:t>What context does the reader need in order to understand this study?</w:t>
      </w:r>
    </w:p>
    <w:p w:rsidR="005163DD" w:rsidRDefault="005163DD" w:rsidP="005163DD">
      <w:pPr>
        <w:pStyle w:val="ListParagraph"/>
        <w:ind w:left="0"/>
      </w:pPr>
      <w:r>
        <w:t xml:space="preserve">TEES, endoscopes used </w:t>
      </w:r>
    </w:p>
    <w:p w:rsidR="005163DD" w:rsidRDefault="005163DD" w:rsidP="005163DD">
      <w:pPr>
        <w:pStyle w:val="ListParagraph"/>
        <w:numPr>
          <w:ilvl w:val="0"/>
          <w:numId w:val="17"/>
        </w:numPr>
      </w:pPr>
      <w:r>
        <w:t xml:space="preserve">Clinical </w:t>
      </w:r>
      <w:proofErr w:type="gramStart"/>
      <w:r>
        <w:t>implications,</w:t>
      </w:r>
      <w:proofErr w:type="gramEnd"/>
      <w:r>
        <w:t xml:space="preserve"> and say that this method is still contended because of…. The problems of TEES </w:t>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5D39E4">
        <w:fldChar w:fldCharType="begin" w:fldLock="1"/>
      </w:r>
      <w:r w:rsidR="001A0FFB">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5D39E4">
        <w:fldChar w:fldCharType="separate"/>
      </w:r>
      <w:r w:rsidR="001A0FFB" w:rsidRPr="001A0FFB">
        <w:rPr>
          <w:noProof/>
        </w:rPr>
        <w:t>[19]</w:t>
      </w:r>
      <w:r w:rsidR="005D39E4">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proofErr w:type="gramStart"/>
      <w:r>
        <w:t>how</w:t>
      </w:r>
      <w:proofErr w:type="gramEnd"/>
      <w:r>
        <w:t xml:space="preserve">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 xml:space="preserve">E.g. </w:t>
      </w:r>
      <w:proofErr w:type="gramStart"/>
      <w:r>
        <w:t>How</w:t>
      </w:r>
      <w:proofErr w:type="gramEnd"/>
      <w:r>
        <w:t xml:space="preserve">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1E2875" w:rsidRDefault="001E2875" w:rsidP="00501CA9">
      <w:pPr>
        <w:widowControl w:val="0"/>
        <w:autoSpaceDE w:val="0"/>
        <w:autoSpaceDN w:val="0"/>
        <w:adjustRightInd w:val="0"/>
        <w:spacing w:after="240"/>
      </w:pPr>
    </w:p>
    <w:p w:rsidR="009D26E4" w:rsidRDefault="00BE7A8C" w:rsidP="00B5360D">
      <w:r>
        <w:br w:type="page"/>
      </w:r>
      <w:r>
        <w:lastRenderedPageBreak/>
        <w:t>Bibliography:</w:t>
      </w:r>
    </w:p>
    <w:p w:rsidR="001A0FFB" w:rsidRPr="001A0FFB" w:rsidRDefault="005D39E4" w:rsidP="001A0FFB">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1A0FFB" w:rsidRPr="001A0FFB">
        <w:rPr>
          <w:rFonts w:ascii="Calibri" w:hAnsi="Calibri" w:cs="Times New Roman"/>
          <w:noProof/>
        </w:rPr>
        <w:t>[1]</w:t>
      </w:r>
      <w:r w:rsidR="001A0FFB" w:rsidRPr="001A0FFB">
        <w:rPr>
          <w:rFonts w:ascii="Calibri" w:hAnsi="Calibri" w:cs="Times New Roman"/>
          <w:noProof/>
        </w:rPr>
        <w:tab/>
        <w:t xml:space="preserve">M. S. Cohen, L. D. Landegger, E. D. Kozin, and D. J. Lee, “Pediatric endoscopic ear surgery in clinical practice: Lessons learned and early outcomes,” </w:t>
      </w:r>
      <w:r w:rsidR="001A0FFB" w:rsidRPr="001A0FFB">
        <w:rPr>
          <w:rFonts w:ascii="Calibri" w:hAnsi="Calibri" w:cs="Times New Roman"/>
          <w:i/>
          <w:iCs/>
          <w:noProof/>
        </w:rPr>
        <w:t>Laryngoscope</w:t>
      </w:r>
      <w:r w:rsidR="001A0FFB" w:rsidRPr="001A0FFB">
        <w:rPr>
          <w:rFonts w:ascii="Calibri" w:hAnsi="Calibri" w:cs="Times New Roman"/>
          <w:noProof/>
        </w:rPr>
        <w:t>, p. n/a-n/a, 2015.</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2]</w:t>
      </w:r>
      <w:r w:rsidRPr="001A0FFB">
        <w:rPr>
          <w:rFonts w:ascii="Calibri" w:hAnsi="Calibri" w:cs="Times New Roman"/>
          <w:noProof/>
        </w:rPr>
        <w:tab/>
        <w:t xml:space="preserve">H. Kanona, J. S. Virk, and A. Owa, “Endoscopic ear surgery: A case series and first United Kingdom experience.,” </w:t>
      </w:r>
      <w:r w:rsidRPr="001A0FFB">
        <w:rPr>
          <w:rFonts w:ascii="Calibri" w:hAnsi="Calibri" w:cs="Times New Roman"/>
          <w:i/>
          <w:iCs/>
          <w:noProof/>
        </w:rPr>
        <w:t>World J. Clin. cases</w:t>
      </w:r>
      <w:r w:rsidRPr="001A0FFB">
        <w:rPr>
          <w:rFonts w:ascii="Calibri" w:hAnsi="Calibri" w:cs="Times New Roman"/>
          <w:noProof/>
        </w:rPr>
        <w:t>, vol. 3, no. 3, pp. 310–7, 2015.</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3]</w:t>
      </w:r>
      <w:r w:rsidRPr="001A0FFB">
        <w:rPr>
          <w:rFonts w:ascii="Calibri" w:hAnsi="Calibri" w:cs="Times New Roman"/>
          <w:noProof/>
        </w:rPr>
        <w:tab/>
        <w:t xml:space="preserve">M. Badr-el-dine, “Instrumentation and Technologies in Endoscopic Ear Surgery,” </w:t>
      </w:r>
      <w:r w:rsidRPr="001A0FFB">
        <w:rPr>
          <w:rFonts w:ascii="Calibri" w:hAnsi="Calibri" w:cs="Times New Roman"/>
          <w:i/>
          <w:iCs/>
          <w:noProof/>
        </w:rPr>
        <w:t>Otolaryngol. Clin. NA</w:t>
      </w:r>
      <w:r w:rsidRPr="001A0FFB">
        <w:rPr>
          <w:rFonts w:ascii="Calibri" w:hAnsi="Calibri" w:cs="Times New Roman"/>
          <w:noProof/>
        </w:rPr>
        <w:t>, vol. 46, no. 2, pp. 211–225, 2013.</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4]</w:t>
      </w:r>
      <w:r w:rsidRPr="001A0FFB">
        <w:rPr>
          <w:rFonts w:ascii="Calibri" w:hAnsi="Calibri" w:cs="Times New Roman"/>
          <w:noProof/>
        </w:rPr>
        <w:tab/>
        <w:t xml:space="preserve">M. L. Bennett, D. Zhang, R. F. Labadie, and J. H. Noble, “Comparison of Middle Ear Visualization With Endoscopy and Microscopy,” </w:t>
      </w:r>
      <w:r w:rsidRPr="001A0FFB">
        <w:rPr>
          <w:rFonts w:ascii="Calibri" w:hAnsi="Calibri" w:cs="Times New Roman"/>
          <w:i/>
          <w:iCs/>
          <w:noProof/>
        </w:rPr>
        <w:t>Otol. Neurotol.</w:t>
      </w:r>
      <w:r w:rsidRPr="001A0FFB">
        <w:rPr>
          <w:rFonts w:ascii="Calibri" w:hAnsi="Calibri" w:cs="Times New Roman"/>
          <w:noProof/>
        </w:rPr>
        <w:t>, vol. 37, pp. 362–366, 2016.</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5]</w:t>
      </w:r>
      <w:r w:rsidRPr="001A0FFB">
        <w:rPr>
          <w:rFonts w:ascii="Calibri" w:hAnsi="Calibri" w:cs="Times New Roman"/>
          <w:noProof/>
        </w:rPr>
        <w:tab/>
        <w:t xml:space="preserve">M. Tarabichi, “Endoscopic Middle Ear Surgery,” </w:t>
      </w:r>
      <w:r w:rsidRPr="001A0FFB">
        <w:rPr>
          <w:rFonts w:ascii="Calibri" w:hAnsi="Calibri" w:cs="Times New Roman"/>
          <w:i/>
          <w:iCs/>
          <w:noProof/>
        </w:rPr>
        <w:t>Ann. Otol. Rhinol. Laryngol.</w:t>
      </w:r>
      <w:r w:rsidRPr="001A0FFB">
        <w:rPr>
          <w:rFonts w:ascii="Calibri" w:hAnsi="Calibri" w:cs="Times New Roman"/>
          <w:noProof/>
        </w:rPr>
        <w:t>, vol. 108, no. 1, pp. 39–46, 1999.</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6]</w:t>
      </w:r>
      <w:r w:rsidRPr="001A0FFB">
        <w:rPr>
          <w:rFonts w:ascii="Calibri" w:hAnsi="Calibri" w:cs="Times New Roman"/>
          <w:noProof/>
        </w:rPr>
        <w:tab/>
        <w:t xml:space="preserve">M. Yong, T. Mijovic, and J. Lea, “Endoscopic ear surgery in Canada : a cross-sectional study,” </w:t>
      </w:r>
      <w:r w:rsidRPr="001A0FFB">
        <w:rPr>
          <w:rFonts w:ascii="Calibri" w:hAnsi="Calibri" w:cs="Times New Roman"/>
          <w:i/>
          <w:iCs/>
          <w:noProof/>
        </w:rPr>
        <w:t>J. Otolaryngol. - Head Neck Surg.</w:t>
      </w:r>
      <w:r w:rsidRPr="001A0FFB">
        <w:rPr>
          <w:rFonts w:ascii="Calibri" w:hAnsi="Calibri" w:cs="Times New Roman"/>
          <w:noProof/>
        </w:rPr>
        <w:t>, pp. 1–8, 2016.</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7]</w:t>
      </w:r>
      <w:r w:rsidRPr="001A0FFB">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1A0FFB">
        <w:rPr>
          <w:rFonts w:ascii="Calibri" w:hAnsi="Calibri" w:cs="Times New Roman"/>
          <w:i/>
          <w:iCs/>
          <w:noProof/>
        </w:rPr>
        <w:t>Eur. Arch. Oto-Rhino-Laryngology</w:t>
      </w:r>
      <w:r w:rsidRPr="001A0FFB">
        <w:rPr>
          <w:rFonts w:ascii="Calibri" w:hAnsi="Calibri" w:cs="Times New Roman"/>
          <w:noProof/>
        </w:rPr>
        <w:t>, vol. 273, no. 9, pp. 2533–2540, 2016.</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8]</w:t>
      </w:r>
      <w:r w:rsidRPr="001A0FFB">
        <w:rPr>
          <w:rFonts w:ascii="Calibri" w:hAnsi="Calibri" w:cs="Times New Roman"/>
          <w:noProof/>
        </w:rPr>
        <w:tab/>
        <w:t xml:space="preserve">T. Mijovic and J. Lea, “Training and Education in Endoscopic Ear Surgery,” </w:t>
      </w:r>
      <w:r w:rsidRPr="001A0FFB">
        <w:rPr>
          <w:rFonts w:ascii="Calibri" w:hAnsi="Calibri" w:cs="Times New Roman"/>
          <w:i/>
          <w:iCs/>
          <w:noProof/>
        </w:rPr>
        <w:t>Curr. Otorhinolaryngol. Rep.</w:t>
      </w:r>
      <w:r w:rsidRPr="001A0FFB">
        <w:rPr>
          <w:rFonts w:ascii="Calibri" w:hAnsi="Calibri" w:cs="Times New Roman"/>
          <w:noProof/>
        </w:rPr>
        <w:t>, vol. 3, no. 4, pp. 193–199, 2015.</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9]</w:t>
      </w:r>
      <w:r w:rsidRPr="001A0FFB">
        <w:rPr>
          <w:rFonts w:ascii="Calibri" w:hAnsi="Calibri" w:cs="Times New Roman"/>
          <w:noProof/>
        </w:rPr>
        <w:tab/>
        <w:t xml:space="preserve">A. L. James, “Endoscopic Middle Ear Surgery in Children.,” </w:t>
      </w:r>
      <w:r w:rsidRPr="001A0FFB">
        <w:rPr>
          <w:rFonts w:ascii="Calibri" w:hAnsi="Calibri" w:cs="Times New Roman"/>
          <w:i/>
          <w:iCs/>
          <w:noProof/>
        </w:rPr>
        <w:t>Otolaryngol. Clin. North Am.</w:t>
      </w:r>
      <w:r w:rsidRPr="001A0FFB">
        <w:rPr>
          <w:rFonts w:ascii="Calibri" w:hAnsi="Calibri" w:cs="Times New Roman"/>
          <w:noProof/>
        </w:rPr>
        <w:t>, vol. 46, no. 2, pp. 233–44, Apr. 2013.</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0]</w:t>
      </w:r>
      <w:r w:rsidRPr="001A0FFB">
        <w:rPr>
          <w:rFonts w:ascii="Calibri" w:hAnsi="Calibri" w:cs="Times New Roman"/>
          <w:noProof/>
        </w:rPr>
        <w:tab/>
        <w:t xml:space="preserve">M. Badr-el-dine, “I n s t r u m e n t a t i o n a n d Tec h n o l o g i e s in E ndos c o p i c Ear Su r ge ry,” </w:t>
      </w:r>
      <w:r w:rsidRPr="001A0FFB">
        <w:rPr>
          <w:rFonts w:ascii="Calibri" w:hAnsi="Calibri" w:cs="Times New Roman"/>
          <w:i/>
          <w:iCs/>
          <w:noProof/>
        </w:rPr>
        <w:t>Otolaryngol. Clin. NA</w:t>
      </w:r>
      <w:r w:rsidRPr="001A0FFB">
        <w:rPr>
          <w:rFonts w:ascii="Calibri" w:hAnsi="Calibri" w:cs="Times New Roman"/>
          <w:noProof/>
        </w:rPr>
        <w:t>, vol. 46, no. 2, pp. 211–225, 2013.</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1]</w:t>
      </w:r>
      <w:r w:rsidRPr="001A0FFB">
        <w:rPr>
          <w:rFonts w:ascii="Calibri" w:hAnsi="Calibri" w:cs="Times New Roman"/>
          <w:noProof/>
        </w:rPr>
        <w:tab/>
        <w:t xml:space="preserve">A. Celenza and I. R. Rogers, “Comparison of visual analogue and Likert scales in evaluation of an emergency department bedside teaching programme,” </w:t>
      </w:r>
      <w:r w:rsidRPr="001A0FFB">
        <w:rPr>
          <w:rFonts w:ascii="Calibri" w:hAnsi="Calibri" w:cs="Times New Roman"/>
          <w:i/>
          <w:iCs/>
          <w:noProof/>
        </w:rPr>
        <w:t>EMA - Emerg. Med. Australas.</w:t>
      </w:r>
      <w:r w:rsidRPr="001A0FFB">
        <w:rPr>
          <w:rFonts w:ascii="Calibri" w:hAnsi="Calibri" w:cs="Times New Roman"/>
          <w:noProof/>
        </w:rPr>
        <w:t>, vol. 23, no. 1, pp. 68–75, 2011.</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2]</w:t>
      </w:r>
      <w:r w:rsidRPr="001A0FFB">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1A0FFB">
        <w:rPr>
          <w:rFonts w:ascii="Calibri" w:hAnsi="Calibri" w:cs="Times New Roman"/>
          <w:i/>
          <w:iCs/>
          <w:noProof/>
        </w:rPr>
        <w:t>Heal. (San Fr.</w:t>
      </w:r>
      <w:r w:rsidRPr="001A0FFB">
        <w:rPr>
          <w:rFonts w:ascii="Calibri" w:hAnsi="Calibri" w:cs="Times New Roman"/>
          <w:noProof/>
        </w:rPr>
        <w:t>, vol. 41, no. 1, pp. 99–106, 2009.</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3]</w:t>
      </w:r>
      <w:r w:rsidRPr="001A0FFB">
        <w:rPr>
          <w:rFonts w:ascii="Calibri" w:hAnsi="Calibri" w:cs="Times New Roman"/>
          <w:noProof/>
        </w:rPr>
        <w:tab/>
        <w:t xml:space="preserve">H. T. and P. Filzmoser, “Benefits from Using Continuous Rating Scales in Online Survey Research,” </w:t>
      </w:r>
      <w:r w:rsidRPr="001A0FFB">
        <w:rPr>
          <w:rFonts w:ascii="Calibri" w:hAnsi="Calibri" w:cs="Times New Roman"/>
          <w:i/>
          <w:iCs/>
          <w:noProof/>
        </w:rPr>
        <w:t>J. Econ. Soc. Meas.</w:t>
      </w:r>
      <w:r w:rsidRPr="001A0FFB">
        <w:rPr>
          <w:rFonts w:ascii="Calibri" w:hAnsi="Calibri" w:cs="Times New Roman"/>
          <w:noProof/>
        </w:rPr>
        <w:t>, vol. 4, no. November, p. 25, 2009.</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4]</w:t>
      </w:r>
      <w:r w:rsidRPr="001A0FFB">
        <w:rPr>
          <w:rFonts w:ascii="Calibri" w:hAnsi="Calibri" w:cs="Times New Roman"/>
          <w:noProof/>
        </w:rPr>
        <w:tab/>
        <w:t xml:space="preserve">E. D. Kozin, R. Kiringoda, and D. J. Lee, “Incorporating Endoscopic Ear Surgery into Your Clinical Practice,” </w:t>
      </w:r>
      <w:r w:rsidRPr="001A0FFB">
        <w:rPr>
          <w:rFonts w:ascii="Calibri" w:hAnsi="Calibri" w:cs="Times New Roman"/>
          <w:i/>
          <w:iCs/>
          <w:noProof/>
        </w:rPr>
        <w:t>Otolaryngol. Clin. North Am.</w:t>
      </w:r>
      <w:r w:rsidRPr="001A0FFB">
        <w:rPr>
          <w:rFonts w:ascii="Calibri" w:hAnsi="Calibri" w:cs="Times New Roman"/>
          <w:noProof/>
        </w:rPr>
        <w:t>, vol. 49, no. 5, pp. 1237–1251, 2016.</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5]</w:t>
      </w:r>
      <w:r w:rsidRPr="001A0FFB">
        <w:rPr>
          <w:rFonts w:ascii="Calibri" w:hAnsi="Calibri" w:cs="Times New Roman"/>
          <w:noProof/>
        </w:rPr>
        <w:tab/>
        <w:t xml:space="preserve">G. J. le Nobel, S. L. Cushing, B. C. Papsin, and A. L. James, “Intraoperative Bleeding and the Risk of Residual Cholesteatoma,” </w:t>
      </w:r>
      <w:r w:rsidRPr="001A0FFB">
        <w:rPr>
          <w:rFonts w:ascii="Calibri" w:hAnsi="Calibri" w:cs="Times New Roman"/>
          <w:i/>
          <w:iCs/>
          <w:noProof/>
        </w:rPr>
        <w:t>Otol. Neurotol.</w:t>
      </w:r>
      <w:r w:rsidRPr="001A0FFB">
        <w:rPr>
          <w:rFonts w:ascii="Calibri" w:hAnsi="Calibri" w:cs="Times New Roman"/>
          <w:noProof/>
        </w:rPr>
        <w:t>, vol. 38, no. 4, pp. 529–534, 2017.</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lastRenderedPageBreak/>
        <w:t>[16]</w:t>
      </w:r>
      <w:r w:rsidRPr="001A0FFB">
        <w:rPr>
          <w:rFonts w:ascii="Calibri" w:hAnsi="Calibri" w:cs="Times New Roman"/>
          <w:noProof/>
        </w:rPr>
        <w:tab/>
        <w:t xml:space="preserve">J. L. Sheehy, “Cholesteatoma Surgery in Children,” </w:t>
      </w:r>
      <w:r w:rsidRPr="001A0FFB">
        <w:rPr>
          <w:rFonts w:ascii="Calibri" w:hAnsi="Calibri" w:cs="Times New Roman"/>
          <w:i/>
          <w:iCs/>
          <w:noProof/>
        </w:rPr>
        <w:t>The American journal of otology</w:t>
      </w:r>
      <w:r w:rsidRPr="001A0FFB">
        <w:rPr>
          <w:rFonts w:ascii="Calibri" w:hAnsi="Calibri" w:cs="Times New Roman"/>
          <w:noProof/>
        </w:rPr>
        <w:t>, vol. 6, no. 2. pp. 170–2, 1985.</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7]</w:t>
      </w:r>
      <w:r w:rsidRPr="001A0FFB">
        <w:rPr>
          <w:rFonts w:ascii="Calibri" w:hAnsi="Calibri" w:cs="Times New Roman"/>
          <w:noProof/>
        </w:rPr>
        <w:tab/>
        <w:t xml:space="preserve">B. M. Hanna </w:t>
      </w:r>
      <w:r w:rsidRPr="001A0FFB">
        <w:rPr>
          <w:rFonts w:ascii="Calibri" w:hAnsi="Calibri" w:cs="Times New Roman"/>
          <w:i/>
          <w:iCs/>
          <w:noProof/>
        </w:rPr>
        <w:t>et al.</w:t>
      </w:r>
      <w:r w:rsidRPr="001A0FFB">
        <w:rPr>
          <w:rFonts w:ascii="Calibri" w:hAnsi="Calibri" w:cs="Times New Roman"/>
          <w:noProof/>
        </w:rPr>
        <w:t xml:space="preserve">, “Minimally invasive functional approach for cholesteatoma surgery,” </w:t>
      </w:r>
      <w:r w:rsidRPr="001A0FFB">
        <w:rPr>
          <w:rFonts w:ascii="Calibri" w:hAnsi="Calibri" w:cs="Times New Roman"/>
          <w:i/>
          <w:iCs/>
          <w:noProof/>
        </w:rPr>
        <w:t>Laryngoscope</w:t>
      </w:r>
      <w:r w:rsidRPr="001A0FFB">
        <w:rPr>
          <w:rFonts w:ascii="Calibri" w:hAnsi="Calibri" w:cs="Times New Roman"/>
          <w:noProof/>
        </w:rPr>
        <w:t>, vol. 124, no. 10, pp. 2386–2392, 2014.</w:t>
      </w:r>
    </w:p>
    <w:p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8]</w:t>
      </w:r>
      <w:r w:rsidRPr="001A0FFB">
        <w:rPr>
          <w:rFonts w:ascii="Calibri" w:hAnsi="Calibri" w:cs="Times New Roman"/>
          <w:noProof/>
        </w:rPr>
        <w:tab/>
        <w:t xml:space="preserve">A. L. James and B. C. Papsin, “Ten Top Considerations in Pediatric Tympanoplasty,” </w:t>
      </w:r>
      <w:r w:rsidRPr="001A0FFB">
        <w:rPr>
          <w:rFonts w:ascii="Calibri" w:hAnsi="Calibri" w:cs="Times New Roman"/>
          <w:i/>
          <w:iCs/>
          <w:noProof/>
        </w:rPr>
        <w:t>Am. Acad. Otolaryngol. - Head Neck Surg.</w:t>
      </w:r>
      <w:r w:rsidRPr="001A0FFB">
        <w:rPr>
          <w:rFonts w:ascii="Calibri" w:hAnsi="Calibri" w:cs="Times New Roman"/>
          <w:noProof/>
        </w:rPr>
        <w:t>, no. September, pp. 992–998, 2012.</w:t>
      </w:r>
    </w:p>
    <w:p w:rsidR="001A0FFB" w:rsidRPr="001A0FFB" w:rsidRDefault="001A0FFB" w:rsidP="001A0FFB">
      <w:pPr>
        <w:widowControl w:val="0"/>
        <w:autoSpaceDE w:val="0"/>
        <w:autoSpaceDN w:val="0"/>
        <w:adjustRightInd w:val="0"/>
        <w:spacing w:after="140"/>
        <w:ind w:left="640" w:hanging="640"/>
        <w:rPr>
          <w:rFonts w:ascii="Calibri" w:hAnsi="Calibri"/>
          <w:noProof/>
        </w:rPr>
      </w:pPr>
      <w:r w:rsidRPr="001A0FFB">
        <w:rPr>
          <w:rFonts w:ascii="Calibri" w:hAnsi="Calibri" w:cs="Times New Roman"/>
          <w:noProof/>
        </w:rPr>
        <w:t>[19]</w:t>
      </w:r>
      <w:r w:rsidRPr="001A0FFB">
        <w:rPr>
          <w:rFonts w:ascii="Calibri" w:hAnsi="Calibri" w:cs="Times New Roman"/>
          <w:noProof/>
        </w:rPr>
        <w:tab/>
        <w:t xml:space="preserve">H. J. Marcus </w:t>
      </w:r>
      <w:r w:rsidRPr="001A0FFB">
        <w:rPr>
          <w:rFonts w:ascii="Calibri" w:hAnsi="Calibri" w:cs="Times New Roman"/>
          <w:i/>
          <w:iCs/>
          <w:noProof/>
        </w:rPr>
        <w:t>et al.</w:t>
      </w:r>
      <w:r w:rsidRPr="001A0FFB">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DC50B3" w:rsidRPr="00743726" w:rsidRDefault="005D39E4" w:rsidP="001A0FFB">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7-08T22:37:00Z" w:initials="AS">
    <w:p w:rsidR="00CA6C15" w:rsidRDefault="00CA6C15">
      <w:pPr>
        <w:pStyle w:val="CommentText"/>
      </w:pPr>
      <w:r>
        <w:rPr>
          <w:rStyle w:val="CommentReference"/>
        </w:rPr>
        <w:annotationRef/>
      </w:r>
      <w:r>
        <w:t>What is parametric statistical analysis? Look this up and make sure this is correct</w:t>
      </w:r>
    </w:p>
  </w:comment>
  <w:comment w:id="1" w:author="Arushri Swarup" w:date="2017-07-27T11:44:00Z" w:initials="AS">
    <w:p w:rsidR="00012C8A" w:rsidRDefault="00012C8A">
      <w:pPr>
        <w:pStyle w:val="CommentText"/>
      </w:pPr>
      <w:r>
        <w:rPr>
          <w:rStyle w:val="CommentReference"/>
        </w:rPr>
        <w:annotationRef/>
      </w:r>
      <w:r>
        <w:t>Ensure data is normally distributed</w:t>
      </w:r>
    </w:p>
  </w:comment>
  <w:comment w:id="2" w:author="Gavib le Nobel" w:date="2017-07-25T22:12:00Z" w:initials="GlN">
    <w:p w:rsidR="003E21FE" w:rsidRDefault="003E21FE">
      <w:pPr>
        <w:pStyle w:val="CommentText"/>
      </w:pPr>
      <w:r>
        <w:rPr>
          <w:rStyle w:val="CommentReference"/>
        </w:rPr>
        <w:annotationRef/>
      </w:r>
      <w:r>
        <w:t>Would be beneficial to elaborate on the literature review a little bit</w:t>
      </w:r>
    </w:p>
  </w:comment>
  <w:comment w:id="3" w:author="Arushri Swarup" w:date="2017-07-27T11:44:00Z" w:initials="AS">
    <w:p w:rsidR="00012C8A" w:rsidRDefault="00012C8A">
      <w:pPr>
        <w:pStyle w:val="CommentText"/>
      </w:pPr>
      <w:r>
        <w:rPr>
          <w:rStyle w:val="CommentReference"/>
        </w:rPr>
        <w:annotationRef/>
      </w:r>
      <w:r>
        <w:t>See below highlighted</w:t>
      </w:r>
    </w:p>
  </w:comment>
  <w:comment w:id="4" w:author="Arushri Swarup" w:date="2017-07-27T11:42:00Z" w:initials="AS">
    <w:p w:rsidR="00012C8A" w:rsidRDefault="00012C8A">
      <w:pPr>
        <w:pStyle w:val="CommentText"/>
      </w:pPr>
      <w:r>
        <w:rPr>
          <w:rStyle w:val="CommentReference"/>
        </w:rPr>
        <w:annotationRef/>
      </w:r>
      <w:r>
        <w:t>What was the more formal name of this course?</w:t>
      </w:r>
    </w:p>
  </w:comment>
  <w:comment w:id="5" w:author="Arushri Swarup" w:date="2017-07-27T11:47:00Z" w:initials="AS">
    <w:p w:rsidR="00012C8A" w:rsidRDefault="00012C8A">
      <w:pPr>
        <w:pStyle w:val="CommentText"/>
      </w:pPr>
      <w:r>
        <w:rPr>
          <w:rStyle w:val="CommentReference"/>
        </w:rPr>
        <w:annotationRef/>
      </w:r>
      <w:r>
        <w:t>Update chart with updated data</w:t>
      </w:r>
    </w:p>
  </w:comment>
  <w:comment w:id="6" w:author="Arushri Swarup" w:date="2017-07-08T22:54:00Z" w:initials="AS">
    <w:p w:rsidR="00B52404" w:rsidRDefault="00B52404" w:rsidP="00B52404">
      <w:pPr>
        <w:pStyle w:val="CommentText"/>
      </w:pPr>
      <w:r>
        <w:rPr>
          <w:rStyle w:val="CommentReference"/>
        </w:rPr>
        <w:annotationRef/>
      </w:r>
      <w:r>
        <w:t>What does one-tailed mean? Only one tailed is significant – figure out what that means to ensure this is an okay test to use</w:t>
      </w:r>
    </w:p>
  </w:comment>
  <w:comment w:id="7" w:author="Gavib le Nobel" w:date="2017-07-25T22:06:00Z" w:initials="GlN">
    <w:p w:rsidR="003E21FE" w:rsidRPr="003E21FE" w:rsidRDefault="003E21FE">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8" w:author="Gavib le Nobel" w:date="2017-07-26T22:02:00Z" w:initials="GlN">
    <w:p w:rsidR="00235968" w:rsidRDefault="00235968">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10" w:author="Arushri Swarup" w:date="2017-07-10T11:18:00Z" w:initials="AS">
    <w:p w:rsidR="00B90E0D" w:rsidRDefault="00B90E0D">
      <w:pPr>
        <w:pStyle w:val="CommentText"/>
      </w:pPr>
      <w:r>
        <w:rPr>
          <w:rStyle w:val="CommentReference"/>
        </w:rPr>
        <w:annotationRef/>
      </w:r>
      <w:r>
        <w:t>Not sure if this is relevant or necessary to include?</w:t>
      </w:r>
    </w:p>
  </w:comment>
  <w:comment w:id="9" w:author="Gavib le Nobel" w:date="2017-07-26T21:18:00Z" w:initials="GlN">
    <w:p w:rsidR="004327B4" w:rsidRDefault="004327B4">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11" w:author="Gavib le Nobel" w:date="2017-07-26T22:01:00Z" w:initials="GlN">
    <w:p w:rsidR="00731421" w:rsidRDefault="00731421">
      <w:pPr>
        <w:pStyle w:val="CommentText"/>
      </w:pPr>
      <w:r>
        <w:rPr>
          <w:rStyle w:val="CommentReference"/>
        </w:rPr>
        <w:annotationRef/>
      </w:r>
      <w:r>
        <w:t>I think this structure can be used for each of the sections below.</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7F2CA" w15:done="0"/>
  <w15:commentEx w15:paraId="3B89DB11" w15:paraIdParent="14D7F2CA" w15:done="0"/>
  <w15:commentEx w15:paraId="32A5F10B" w15:done="0"/>
  <w15:commentEx w15:paraId="231D12FB" w15:paraIdParent="32A5F10B" w15:done="0"/>
  <w15:commentEx w15:paraId="2D6DF4D0" w15:done="0"/>
  <w15:commentEx w15:paraId="6E5589EE" w15:done="0"/>
  <w15:commentEx w15:paraId="62995C68" w15:done="0"/>
  <w15:commentEx w15:paraId="307ADFD1" w15:done="0"/>
  <w15:commentEx w15:paraId="74E92D30" w15:paraIdParent="307ADFD1" w15:done="0"/>
  <w15:commentEx w15:paraId="30778998" w15:done="0"/>
  <w15:commentEx w15:paraId="74E64922" w15:done="0"/>
  <w15:commentEx w15:paraId="4190910B" w15:done="0"/>
  <w15:commentEx w15:paraId="621917DA"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18"/>
  </w:num>
  <w:num w:numId="13">
    <w:abstractNumId w:val="6"/>
  </w:num>
  <w:num w:numId="14">
    <w:abstractNumId w:val="13"/>
  </w:num>
  <w:num w:numId="15">
    <w:abstractNumId w:val="17"/>
  </w:num>
  <w:num w:numId="16">
    <w:abstractNumId w:val="5"/>
  </w:num>
  <w:num w:numId="17">
    <w:abstractNumId w:val="15"/>
  </w:num>
  <w:num w:numId="18">
    <w:abstractNumId w:val="16"/>
  </w:num>
  <w:num w:numId="19">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752119"/>
    <w:rsid w:val="00012C8A"/>
    <w:rsid w:val="00015BCD"/>
    <w:rsid w:val="00030BDD"/>
    <w:rsid w:val="00041A9F"/>
    <w:rsid w:val="0006438F"/>
    <w:rsid w:val="00064C29"/>
    <w:rsid w:val="00073080"/>
    <w:rsid w:val="00086F3F"/>
    <w:rsid w:val="00096AC0"/>
    <w:rsid w:val="000B67EC"/>
    <w:rsid w:val="000C07E1"/>
    <w:rsid w:val="000E6B39"/>
    <w:rsid w:val="000F119D"/>
    <w:rsid w:val="000F2E0C"/>
    <w:rsid w:val="000F60F4"/>
    <w:rsid w:val="00131523"/>
    <w:rsid w:val="00131681"/>
    <w:rsid w:val="00131720"/>
    <w:rsid w:val="00132782"/>
    <w:rsid w:val="0014467C"/>
    <w:rsid w:val="001711A9"/>
    <w:rsid w:val="001A0FFB"/>
    <w:rsid w:val="001C0E70"/>
    <w:rsid w:val="001C12A0"/>
    <w:rsid w:val="001E17F9"/>
    <w:rsid w:val="001E2875"/>
    <w:rsid w:val="001E3086"/>
    <w:rsid w:val="00204EC7"/>
    <w:rsid w:val="0022082B"/>
    <w:rsid w:val="002220B1"/>
    <w:rsid w:val="00231DE9"/>
    <w:rsid w:val="00235968"/>
    <w:rsid w:val="00240277"/>
    <w:rsid w:val="002904CB"/>
    <w:rsid w:val="002D56AE"/>
    <w:rsid w:val="002E043E"/>
    <w:rsid w:val="00321A5D"/>
    <w:rsid w:val="00330B83"/>
    <w:rsid w:val="00333E83"/>
    <w:rsid w:val="00340C3C"/>
    <w:rsid w:val="003411A3"/>
    <w:rsid w:val="00344911"/>
    <w:rsid w:val="00346977"/>
    <w:rsid w:val="00350E52"/>
    <w:rsid w:val="00363892"/>
    <w:rsid w:val="003674F9"/>
    <w:rsid w:val="0036795B"/>
    <w:rsid w:val="00391F05"/>
    <w:rsid w:val="00397EE8"/>
    <w:rsid w:val="003E1D40"/>
    <w:rsid w:val="003E21FE"/>
    <w:rsid w:val="003E42A4"/>
    <w:rsid w:val="00414708"/>
    <w:rsid w:val="00414B3A"/>
    <w:rsid w:val="00417EEA"/>
    <w:rsid w:val="00426049"/>
    <w:rsid w:val="004327B4"/>
    <w:rsid w:val="00440BE7"/>
    <w:rsid w:val="00457A2B"/>
    <w:rsid w:val="00480BFD"/>
    <w:rsid w:val="00490FD1"/>
    <w:rsid w:val="00492755"/>
    <w:rsid w:val="004946F0"/>
    <w:rsid w:val="00496B01"/>
    <w:rsid w:val="004B4199"/>
    <w:rsid w:val="004D1A6F"/>
    <w:rsid w:val="004E3980"/>
    <w:rsid w:val="004F2557"/>
    <w:rsid w:val="00501CA9"/>
    <w:rsid w:val="00507B34"/>
    <w:rsid w:val="00507EE6"/>
    <w:rsid w:val="005163DD"/>
    <w:rsid w:val="005463E8"/>
    <w:rsid w:val="00561CBC"/>
    <w:rsid w:val="00581B4A"/>
    <w:rsid w:val="005832EC"/>
    <w:rsid w:val="005A7C1F"/>
    <w:rsid w:val="005D1C1A"/>
    <w:rsid w:val="005D39E4"/>
    <w:rsid w:val="005D5B45"/>
    <w:rsid w:val="005E33F5"/>
    <w:rsid w:val="005E6EE5"/>
    <w:rsid w:val="005F0FF5"/>
    <w:rsid w:val="006013F1"/>
    <w:rsid w:val="00611FC6"/>
    <w:rsid w:val="0061241A"/>
    <w:rsid w:val="00626E73"/>
    <w:rsid w:val="00632743"/>
    <w:rsid w:val="00635E1F"/>
    <w:rsid w:val="006454BC"/>
    <w:rsid w:val="006527EB"/>
    <w:rsid w:val="00654049"/>
    <w:rsid w:val="00665075"/>
    <w:rsid w:val="00676630"/>
    <w:rsid w:val="00677D49"/>
    <w:rsid w:val="0069326C"/>
    <w:rsid w:val="006A4781"/>
    <w:rsid w:val="006B2AD8"/>
    <w:rsid w:val="006B6D47"/>
    <w:rsid w:val="006D503B"/>
    <w:rsid w:val="006E6BEC"/>
    <w:rsid w:val="006F6F5D"/>
    <w:rsid w:val="006F7BC0"/>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5BB0"/>
    <w:rsid w:val="00780B9C"/>
    <w:rsid w:val="00783D5A"/>
    <w:rsid w:val="007A0AC6"/>
    <w:rsid w:val="007B7CB7"/>
    <w:rsid w:val="007C1B08"/>
    <w:rsid w:val="007C4768"/>
    <w:rsid w:val="00812770"/>
    <w:rsid w:val="00814E34"/>
    <w:rsid w:val="00815668"/>
    <w:rsid w:val="00826533"/>
    <w:rsid w:val="00833647"/>
    <w:rsid w:val="00866A1C"/>
    <w:rsid w:val="00876325"/>
    <w:rsid w:val="0088566B"/>
    <w:rsid w:val="008C5735"/>
    <w:rsid w:val="008D0425"/>
    <w:rsid w:val="008D470F"/>
    <w:rsid w:val="008F12E8"/>
    <w:rsid w:val="008F34BF"/>
    <w:rsid w:val="008F3D94"/>
    <w:rsid w:val="00902161"/>
    <w:rsid w:val="00903993"/>
    <w:rsid w:val="00907B7F"/>
    <w:rsid w:val="00933020"/>
    <w:rsid w:val="00951D1E"/>
    <w:rsid w:val="00967978"/>
    <w:rsid w:val="009708BC"/>
    <w:rsid w:val="009734C5"/>
    <w:rsid w:val="00993A5E"/>
    <w:rsid w:val="009D26E4"/>
    <w:rsid w:val="009E70C0"/>
    <w:rsid w:val="00A301DF"/>
    <w:rsid w:val="00A40CE7"/>
    <w:rsid w:val="00A440DB"/>
    <w:rsid w:val="00A73874"/>
    <w:rsid w:val="00A77552"/>
    <w:rsid w:val="00A91EE2"/>
    <w:rsid w:val="00AA0106"/>
    <w:rsid w:val="00AA3FC3"/>
    <w:rsid w:val="00AA5327"/>
    <w:rsid w:val="00AB16E4"/>
    <w:rsid w:val="00AC7A8E"/>
    <w:rsid w:val="00AE0867"/>
    <w:rsid w:val="00AE67BB"/>
    <w:rsid w:val="00AF1F9B"/>
    <w:rsid w:val="00B01A62"/>
    <w:rsid w:val="00B173F1"/>
    <w:rsid w:val="00B2654D"/>
    <w:rsid w:val="00B33A05"/>
    <w:rsid w:val="00B4071D"/>
    <w:rsid w:val="00B41F34"/>
    <w:rsid w:val="00B521CA"/>
    <w:rsid w:val="00B52404"/>
    <w:rsid w:val="00B535EB"/>
    <w:rsid w:val="00B5360D"/>
    <w:rsid w:val="00B55125"/>
    <w:rsid w:val="00B61F40"/>
    <w:rsid w:val="00B6706E"/>
    <w:rsid w:val="00B709A8"/>
    <w:rsid w:val="00B71630"/>
    <w:rsid w:val="00B90E0D"/>
    <w:rsid w:val="00BB244B"/>
    <w:rsid w:val="00BE6365"/>
    <w:rsid w:val="00BE7A8C"/>
    <w:rsid w:val="00C05131"/>
    <w:rsid w:val="00C06B28"/>
    <w:rsid w:val="00C07FCD"/>
    <w:rsid w:val="00C16D6C"/>
    <w:rsid w:val="00C17C21"/>
    <w:rsid w:val="00C42350"/>
    <w:rsid w:val="00C472E4"/>
    <w:rsid w:val="00C507DE"/>
    <w:rsid w:val="00CA6C15"/>
    <w:rsid w:val="00CB0CFC"/>
    <w:rsid w:val="00CB3C93"/>
    <w:rsid w:val="00CF3B03"/>
    <w:rsid w:val="00CF4112"/>
    <w:rsid w:val="00D22D63"/>
    <w:rsid w:val="00D272CC"/>
    <w:rsid w:val="00D33B34"/>
    <w:rsid w:val="00D43EDF"/>
    <w:rsid w:val="00D64C5E"/>
    <w:rsid w:val="00D81D22"/>
    <w:rsid w:val="00DB381F"/>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81BC3"/>
    <w:rsid w:val="00E86552"/>
    <w:rsid w:val="00E87730"/>
    <w:rsid w:val="00E87C2C"/>
    <w:rsid w:val="00E96D87"/>
    <w:rsid w:val="00ED3161"/>
    <w:rsid w:val="00EE3C40"/>
    <w:rsid w:val="00F079FC"/>
    <w:rsid w:val="00F158F7"/>
    <w:rsid w:val="00F34511"/>
    <w:rsid w:val="00F420DC"/>
    <w:rsid w:val="00F56777"/>
    <w:rsid w:val="00F748E7"/>
    <w:rsid w:val="00F822C7"/>
    <w:rsid w:val="00F83A69"/>
    <w:rsid w:val="00FB5D5E"/>
    <w:rsid w:val="00FD3ABA"/>
    <w:rsid w:val="00FD4284"/>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lang="en-US"/>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656</c:v>
                  </c:pt>
                  <c:pt idx="1">
                    <c:v>5.0158676788197356</c:v>
                  </c:pt>
                  <c:pt idx="2">
                    <c:v>3.6711022538526201</c:v>
                  </c:pt>
                  <c:pt idx="3">
                    <c:v>7.2652548868865265</c:v>
                  </c:pt>
                  <c:pt idx="4">
                    <c:v>7.3931274392731403</c:v>
                  </c:pt>
                  <c:pt idx="5">
                    <c:v>5.3053768772371876</c:v>
                  </c:pt>
                </c:numCache>
              </c:numRef>
            </c:plus>
            <c:minus>
              <c:numRef>
                <c:f>'EndoscopicEarSurgery_DATA_09-Ma'!$H$20:$M$20</c:f>
                <c:numCache>
                  <c:formatCode>General</c:formatCode>
                  <c:ptCount val="6"/>
                  <c:pt idx="0">
                    <c:v>6.8054465367161656</c:v>
                  </c:pt>
                  <c:pt idx="1">
                    <c:v>5.0158676788197356</c:v>
                  </c:pt>
                  <c:pt idx="2">
                    <c:v>3.6711022538526201</c:v>
                  </c:pt>
                  <c:pt idx="3">
                    <c:v>7.2652548868865265</c:v>
                  </c:pt>
                  <c:pt idx="4">
                    <c:v>7.3931274392731403</c:v>
                  </c:pt>
                  <c:pt idx="5">
                    <c:v>5.3053768772371876</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5846</c:v>
                </c:pt>
                <c:pt idx="3">
                  <c:v>56.6</c:v>
                </c:pt>
                <c:pt idx="4">
                  <c:v>55.5</c:v>
                </c:pt>
                <c:pt idx="5">
                  <c:v>77.933333333333309</c:v>
                </c:pt>
              </c:numCache>
            </c:numRef>
          </c:val>
          <c:extLst xmlns:c16r2="http://schemas.microsoft.com/office/drawing/2015/06/chart">
            <c:ext xmlns:c16="http://schemas.microsoft.com/office/drawing/2014/chart" uri="{C3380CC4-5D6E-409C-BE32-E72D297353CC}">
              <c16:uniqueId val="{00000000-0A51-4915-BD19-552D322444D0}"/>
            </c:ext>
          </c:extLst>
        </c:ser>
        <c:axId val="116307456"/>
        <c:axId val="116309376"/>
      </c:barChart>
      <c:catAx>
        <c:axId val="116307456"/>
        <c:scaling>
          <c:orientation val="minMax"/>
        </c:scaling>
        <c:axPos val="b"/>
        <c:title>
          <c:tx>
            <c:rich>
              <a:bodyPr/>
              <a:lstStyle/>
              <a:p>
                <a:pPr>
                  <a:defRPr lang="en-US"/>
                </a:pPr>
                <a:r>
                  <a:rPr lang="en-CA"/>
                  <a:t>Difficulty</a:t>
                </a:r>
                <a:r>
                  <a:rPr lang="en-CA" baseline="0"/>
                  <a:t> during TEES</a:t>
                </a:r>
                <a:endParaRPr lang="en-CA"/>
              </a:p>
            </c:rich>
          </c:tx>
        </c:title>
        <c:numFmt formatCode="General" sourceLinked="0"/>
        <c:tickLblPos val="nextTo"/>
        <c:txPr>
          <a:bodyPr/>
          <a:lstStyle/>
          <a:p>
            <a:pPr>
              <a:defRPr lang="en-US"/>
            </a:pPr>
            <a:endParaRPr lang="en-US"/>
          </a:p>
        </c:txPr>
        <c:crossAx val="116309376"/>
        <c:crosses val="autoZero"/>
        <c:auto val="1"/>
        <c:lblAlgn val="ctr"/>
        <c:lblOffset val="100"/>
      </c:catAx>
      <c:valAx>
        <c:axId val="116309376"/>
        <c:scaling>
          <c:orientation val="minMax"/>
        </c:scaling>
        <c:axPos val="l"/>
        <c:majorGridlines/>
        <c:title>
          <c:tx>
            <c:rich>
              <a:bodyPr rot="-5400000" vert="horz"/>
              <a:lstStyle/>
              <a:p>
                <a:pPr>
                  <a:defRPr lang="en-US"/>
                </a:pPr>
                <a:r>
                  <a:rPr lang="en-CA"/>
                  <a:t>Degree</a:t>
                </a:r>
                <a:r>
                  <a:rPr lang="en-CA" baseline="0"/>
                  <a:t> of Need</a:t>
                </a:r>
                <a:endParaRPr lang="en-CA"/>
              </a:p>
            </c:rich>
          </c:tx>
        </c:title>
        <c:numFmt formatCode="General" sourceLinked="1"/>
        <c:tickLblPos val="nextTo"/>
        <c:txPr>
          <a:bodyPr/>
          <a:lstStyle/>
          <a:p>
            <a:pPr>
              <a:defRPr lang="en-US"/>
            </a:pPr>
            <a:endParaRPr lang="en-US"/>
          </a:p>
        </c:txPr>
        <c:crossAx val="116307456"/>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0538EF-7245-48C3-84AD-17EC5B2CE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1</Pages>
  <Words>12398</Words>
  <Characters>7067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29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ushri Swarup</dc:creator>
  <cp:lastModifiedBy>Arushri Swarup</cp:lastModifiedBy>
  <cp:revision>6</cp:revision>
  <dcterms:created xsi:type="dcterms:W3CDTF">2017-07-30T17:42:00Z</dcterms:created>
  <dcterms:modified xsi:type="dcterms:W3CDTF">2017-07-3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